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9019C" w14:textId="1B1887DF" w:rsidR="00D4034F" w:rsidRDefault="00610690">
      <w:pPr>
        <w:rPr>
          <w:b/>
          <w:bCs/>
        </w:rPr>
      </w:pPr>
      <w:r>
        <w:rPr>
          <w:b/>
          <w:bCs/>
        </w:rPr>
        <w:t>Certifying Ecological Farming Principles: The Case of Integrated Pest Management</w:t>
      </w:r>
    </w:p>
    <w:p w14:paraId="4470FBBC" w14:textId="3D7630F1" w:rsidR="009A32FA" w:rsidRDefault="009A32FA">
      <w:pPr>
        <w:rPr>
          <w:b/>
          <w:bCs/>
        </w:rPr>
      </w:pPr>
    </w:p>
    <w:p w14:paraId="7A4058A0" w14:textId="11C20B61" w:rsidR="009A32FA" w:rsidRDefault="009A32FA">
      <w:pPr>
        <w:rPr>
          <w:b/>
          <w:bCs/>
        </w:rPr>
      </w:pPr>
      <w:r>
        <w:rPr>
          <w:b/>
          <w:bCs/>
        </w:rPr>
        <w:t>Abstract:</w:t>
      </w:r>
    </w:p>
    <w:p w14:paraId="5C3B3E56" w14:textId="4F3B776B" w:rsidR="009A32FA" w:rsidRPr="00A93F55" w:rsidRDefault="00A93F55">
      <w:r>
        <w:rPr>
          <w:b/>
          <w:bCs/>
        </w:rPr>
        <w:tab/>
      </w:r>
      <w:r>
        <w:t>Categorization of farming systems based on their use or non-use of sustainable strategies is a crucial aspect of contemporary agrifood-systems governance, including green food certifications. Ecologically friendly farming systems are often based on adaptive application of principles and tacit knowledge, making their categorization much more difficult. This paper examines how 24 different food eco-certification processes operationalize the concept of “Integrated Pest Management” to classify farms as being worthy or unworthy of certification.</w:t>
      </w:r>
      <w:r w:rsidR="00E62D6D">
        <w:t xml:space="preserve"> Few certification programs covered all eight principles of IPM, and administrative requirements such as planning, record-keeping and education were more common than requirements relating to pest management practices themselves. </w:t>
      </w:r>
      <w:r>
        <w:t xml:space="preserve"> </w:t>
      </w:r>
      <w:r w:rsidR="003E09ED">
        <w:t xml:space="preserve">Major differences are seen between single-commodity regional certifications and all other groups. Regional certifications were far more detailed in their standards, gave system-specific </w:t>
      </w:r>
      <w:r w:rsidR="000C267B">
        <w:t>be</w:t>
      </w:r>
      <w:r w:rsidR="003E09ED">
        <w:t>s</w:t>
      </w:r>
      <w:r w:rsidR="000C267B">
        <w:t>t management practices</w:t>
      </w:r>
      <w:r w:rsidR="003E09ED">
        <w:t xml:space="preserve"> and monitoring criteria, </w:t>
      </w:r>
      <w:r w:rsidR="000C267B">
        <w:t xml:space="preserve">and gave more focus to grower collective-action problems such as biosecurity and pest resistance management. Other certifications generally focused on creating a “floor” to mitigate the worst excesses; many certifications focused on low-income countries were especially focused on issues such as banning the most harmful pesticides, proper disposal of hazardous waste, and worker safety when handling pesticides. </w:t>
      </w:r>
      <w:r w:rsidR="00E62D6D">
        <w:t xml:space="preserve">These results demonstrate </w:t>
      </w:r>
      <w:r w:rsidR="00E91E63">
        <w:t xml:space="preserve">the difficulty of standardizing the definitions of adaptive strategies in agriculture beyond relatively small communities of farmers. </w:t>
      </w:r>
    </w:p>
    <w:p w14:paraId="2F9604BB" w14:textId="77777777" w:rsidR="009A32FA" w:rsidRDefault="009A32FA"/>
    <w:p w14:paraId="38DB1AAC" w14:textId="2614D1A5" w:rsidR="00610690" w:rsidRDefault="009A32FA">
      <w:r>
        <w:rPr>
          <w:b/>
          <w:bCs/>
        </w:rPr>
        <w:t>Introduction:</w:t>
      </w:r>
      <w:r w:rsidR="00F96395">
        <w:tab/>
      </w:r>
    </w:p>
    <w:p w14:paraId="309104C5" w14:textId="3F04DE90" w:rsidR="00F96395" w:rsidRDefault="00F96395" w:rsidP="00610690">
      <w:pPr>
        <w:ind w:firstLine="720"/>
      </w:pPr>
      <w:r>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SRI)</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40369EE4"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w:t>
      </w:r>
      <w:commentRangeStart w:id="0"/>
      <w:r w:rsidR="00D73C1F">
        <w:t>techniques</w:t>
      </w:r>
      <w:commentRangeEnd w:id="0"/>
      <w:r w:rsidR="000A3594">
        <w:rPr>
          <w:rStyle w:val="CommentReference"/>
        </w:rPr>
        <w:commentReference w:id="0"/>
      </w:r>
      <w:r w:rsidR="00D73C1F">
        <w:t xml:space="preserve">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xml:space="preserve">. Scientific inquiry can become divided between researchers who study a strategy as a </w:t>
      </w:r>
      <w:commentRangeStart w:id="1"/>
      <w:r w:rsidR="00D73C1F">
        <w:t>“recipe”</w:t>
      </w:r>
      <w:r w:rsidR="003B6BA9">
        <w:t xml:space="preserve"> </w:t>
      </w:r>
      <w:commentRangeEnd w:id="1"/>
      <w:r w:rsidR="000A3594">
        <w:rPr>
          <w:rStyle w:val="CommentReference"/>
        </w:rPr>
        <w:commentReference w:id="1"/>
      </w:r>
      <w:r w:rsidR="003B6BA9">
        <w:t>through controlled trials</w:t>
      </w:r>
      <w:r w:rsidR="00D73C1F">
        <w:t xml:space="preserve"> </w:t>
      </w:r>
      <w:r w:rsidR="003B6BA9">
        <w:t xml:space="preserve">and those </w:t>
      </w:r>
      <w:ins w:id="2" w:author="Andrew Gerlicz" w:date="2021-06-18T15:57:00Z">
        <w:r w:rsidR="000A3594">
          <w:t xml:space="preserve">who </w:t>
        </w:r>
      </w:ins>
      <w:r w:rsidR="003B6BA9">
        <w:t xml:space="preserve">view it as a flexible set of principles to be examined through case studies of implementation on real farms. These divides are particularly large regarding </w:t>
      </w:r>
      <w:r w:rsidR="00C1775B">
        <w:t>“</w:t>
      </w:r>
      <w:r w:rsidR="003B6BA9">
        <w:t>Holistic Management Planned Grazing</w:t>
      </w:r>
      <w:r w:rsidR="00C1775B">
        <w:t>”</w:t>
      </w:r>
      <w:r w:rsidR="003B6BA9">
        <w:t xml:space="preserve">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w:t>
      </w:r>
      <w:r w:rsidR="00C1775B">
        <w:t>“</w:t>
      </w:r>
      <w:r w:rsidR="003B6BA9">
        <w:t>System of Rice Intensification</w:t>
      </w:r>
      <w:r w:rsidR="00C1775B">
        <w:t>”</w:t>
      </w:r>
      <w:r w:rsidR="003B6BA9">
        <w:t xml:space="preserve"> </w:t>
      </w:r>
      <w:commentRangeStart w:id="3"/>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commentRangeEnd w:id="3"/>
      <w:r w:rsidR="004C223D">
        <w:rPr>
          <w:rStyle w:val="CommentReference"/>
        </w:rPr>
        <w:commentReference w:id="3"/>
      </w:r>
      <w:r w:rsidR="003B6BA9">
        <w:t xml:space="preserve">. </w:t>
      </w:r>
    </w:p>
    <w:p w14:paraId="2042B8B1" w14:textId="58A34233" w:rsidR="00566771" w:rsidRDefault="003B6BA9">
      <w:r>
        <w:tab/>
        <w:t>Ecological</w:t>
      </w:r>
      <w:r w:rsidR="00E714C8">
        <w:t xml:space="preserve"> and social</w:t>
      </w:r>
      <w:r>
        <w:t xml:space="preserve"> certification of farming systems require</w:t>
      </w:r>
      <w:r w:rsidR="00E714C8">
        <w:t xml:space="preserve"> such</w:t>
      </w:r>
      <w:r>
        <w:t xml:space="preserve"> Boolean </w:t>
      </w:r>
      <w:commentRangeStart w:id="4"/>
      <w:r>
        <w:t>classification</w:t>
      </w:r>
      <w:commentRangeEnd w:id="4"/>
      <w:r w:rsidR="004C223D">
        <w:rPr>
          <w:rStyle w:val="CommentReference"/>
        </w:rPr>
        <w:commentReference w:id="4"/>
      </w:r>
      <w:r w:rsidR="00566771">
        <w:t>. Such certifications have become increasingly prominent as part of the “neo-liberal turn” towards non-state governance in the late 20</w:t>
      </w:r>
      <w:r w:rsidR="00566771" w:rsidRPr="00566771">
        <w:rPr>
          <w:vertAlign w:val="superscript"/>
        </w:rPr>
        <w:t>th</w:t>
      </w:r>
      <w:r w:rsidR="00566771">
        <w:t xml:space="preserve"> century </w:t>
      </w:r>
      <w:r w:rsidR="00566771">
        <w:fldChar w:fldCharType="begin"/>
      </w:r>
      <w:r w:rsidR="00566771">
        <w:instrText xml:space="preserve"> ADDIN ZOTERO_ITEM CSL_CITATION {"citationID":"6ReL2ecn","properties":{"formattedCitation":"(Vogel, 2008)","plainCitation":"(Vogel, 2008)","noteIndex":0},"citationItems":[{"id":6268,"uris":["http://zotero.org/users/local/nBPNHnE2/items/MM7M88GN"],"uri":["http://zotero.org/users/local/nBPNHnE2/items/MM7M88GN"],"itemData":{"id":6268,"type":"article-journal","abstract":"Regulations that govern the social and environmental impacts of global firms and markets without state enforcement are a relatively new dimension of global business regulation. The growth of such voluntary “civil regulations”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container-title":"Annual Review of Political Science","DOI":"10.1146/annurev.polisci.11.053106.141706","issue":"1","page":"261-282","source":"Annual Reviews","title":"Private Global Business Regulation","volume":"11","author":[{"family":"Vogel","given":"David"}],"issued":{"date-parts":[["2008"]]}}}],"schema":"https://github.com/citation-style-language/schema/raw/master/csl-citation.json"} </w:instrText>
      </w:r>
      <w:r w:rsidR="00566771">
        <w:fldChar w:fldCharType="separate"/>
      </w:r>
      <w:r w:rsidR="00566771" w:rsidRPr="00B61DAB">
        <w:rPr>
          <w:rFonts w:ascii="Calibri" w:hAnsi="Calibri" w:cs="Calibri"/>
        </w:rPr>
        <w:t>(Vogel, 2008)</w:t>
      </w:r>
      <w:r w:rsidR="00566771">
        <w:fldChar w:fldCharType="end"/>
      </w:r>
      <w:r w:rsidR="00566771">
        <w:t xml:space="preserve">. </w:t>
      </w:r>
      <w:r w:rsidR="00E714C8">
        <w:t xml:space="preserve">Between 1985 and 2000, most high-income countries </w:t>
      </w:r>
      <w:r w:rsidR="00E714C8">
        <w:lastRenderedPageBreak/>
        <w:t>developed frameworks for certifying organic agriculture,</w:t>
      </w:r>
      <w:r w:rsidR="001A2EA0">
        <w:t xml:space="preserve"> </w:t>
      </w:r>
      <w:r w:rsidR="00E714C8">
        <w:t>“Fair Trade” shifted from a set of grassroots relationships to a product label built upon certification</w:t>
      </w:r>
      <w:r w:rsidR="001A2EA0">
        <w:t xml:space="preserve"> and several environmental NGOs launched agriculture and forestry certification </w:t>
      </w:r>
      <w:commentRangeStart w:id="5"/>
      <w:r w:rsidR="001A2EA0">
        <w:t>schemes</w:t>
      </w:r>
      <w:commentRangeEnd w:id="5"/>
      <w:r w:rsidR="00B5438F">
        <w:rPr>
          <w:rStyle w:val="CommentReference"/>
        </w:rPr>
        <w:commentReference w:id="5"/>
      </w:r>
      <w:r w:rsidR="00E714C8">
        <w:t xml:space="preserve">. Since that time, </w:t>
      </w:r>
      <w:r w:rsidR="001A2EA0">
        <w:t>numerous other production standards have been developed, whether by corporations seeking to “co-</w:t>
      </w:r>
      <w:commentRangeStart w:id="6"/>
      <w:r w:rsidR="001A2EA0">
        <w:t>opt</w:t>
      </w:r>
      <w:commentRangeEnd w:id="6"/>
      <w:r w:rsidR="004C223D">
        <w:rPr>
          <w:rStyle w:val="CommentReference"/>
        </w:rPr>
        <w:commentReference w:id="6"/>
      </w:r>
      <w:r w:rsidR="001A2EA0">
        <w:t xml:space="preserve">” the </w:t>
      </w:r>
      <w:r w:rsidR="00600B2F">
        <w:t>eco-label trend</w:t>
      </w:r>
      <w:r w:rsidR="001A2EA0">
        <w:t>,</w:t>
      </w:r>
      <w:r w:rsidR="00C1775B">
        <w:t xml:space="preserve"> NGOs seeking to promote sustainability or</w:t>
      </w:r>
      <w:r w:rsidR="001A2EA0">
        <w:t xml:space="preserve"> producer organizations promoting better practices and product differentiation</w:t>
      </w:r>
      <w:r w:rsidR="00C1775B">
        <w:t xml:space="preserve">. </w:t>
      </w:r>
    </w:p>
    <w:p w14:paraId="1280028B" w14:textId="7834A3A8" w:rsidR="006B6B39" w:rsidRDefault="00600B2F" w:rsidP="00062BE1">
      <w:pPr>
        <w:ind w:firstLine="720"/>
      </w:pPr>
      <w:r w:rsidRPr="009A32FA">
        <w:t xml:space="preserve">Integrated Pest Management (IPM) is one of the most prominent frameworks for increasing eco-efficiency in agricultural systems. First formulated in 1959 </w:t>
      </w:r>
      <w:r w:rsidRPr="009A32FA">
        <w:fldChar w:fldCharType="begin"/>
      </w:r>
      <w:r w:rsidRPr="009A32FA">
        <w:instrText xml:space="preserve"> ADDIN ZOTERO_ITEM CSL_CITATION {"citationID":"7C71g5R4","properties":{"formattedCitation":"(Stern et al., 1959)","plainCitation":"(Stern et al., 1959)","noteIndex":0},"citationItems":[{"id":6275,"uris":["http://zotero.org/users/local/nBPNHnE2/items/J5VAVBDA"],"uri":["http://zotero.org/users/local/nBPNHnE2/items/J5VAVBDA"],"itemData":{"id":6275,"type":"article-journal","container-title":"Hilgardia","issue":"2","page":"81–101","source":"Google Scholar","title":"The integration of chemical and biological control of the spotted alfalfa aphid: the integrated control concept","title-short":"The integration of chemical and biological control of the spotted alfalfa aphid","volume":"29","author":[{"family":"Stern","given":"VMRF"},{"family":"Smith","given":"R."},{"family":"Van den Bosch","given":"Robert"},{"family":"Hagen","given":"Kenneth"}],"issued":{"date-parts":[["1959"]]}}}],"schema":"https://github.com/citation-style-language/schema/raw/master/csl-citation.json"} </w:instrText>
      </w:r>
      <w:r w:rsidRPr="009A32FA">
        <w:fldChar w:fldCharType="separate"/>
      </w:r>
      <w:r w:rsidRPr="009A32FA">
        <w:rPr>
          <w:rFonts w:ascii="Calibri" w:hAnsi="Calibri" w:cs="Calibri"/>
        </w:rPr>
        <w:t>(Stern et al., 1959)</w:t>
      </w:r>
      <w:r w:rsidRPr="009A32FA">
        <w:fldChar w:fldCharType="end"/>
      </w:r>
      <w:r w:rsidRPr="009A32FA">
        <w:t xml:space="preserve">, IPM is now promoted by a wide array of organizations throughout the world as a means </w:t>
      </w:r>
      <w:ins w:id="7" w:author="Andrew Gerlicz" w:date="2021-06-18T16:14:00Z">
        <w:r w:rsidR="00B5438F" w:rsidRPr="009A32FA">
          <w:t xml:space="preserve">ensuring the sustainability of food supplies </w:t>
        </w:r>
        <w:r w:rsidR="00B5438F">
          <w:t>by</w:t>
        </w:r>
      </w:ins>
      <w:del w:id="8" w:author="Andrew Gerlicz" w:date="2021-06-18T16:14:00Z">
        <w:r w:rsidRPr="009A32FA" w:rsidDel="00B5438F">
          <w:delText>of</w:delText>
        </w:r>
      </w:del>
      <w:r w:rsidRPr="009A32FA">
        <w:t xml:space="preserve"> increasing yields while reducing harms from agrochemical use</w:t>
      </w:r>
      <w:del w:id="9" w:author="Andrew Gerlicz" w:date="2021-06-18T16:14:00Z">
        <w:r w:rsidRPr="009A32FA" w:rsidDel="00B5438F">
          <w:delText xml:space="preserve"> and ensuring the sustainability of food supplies</w:delText>
        </w:r>
      </w:del>
      <w:r w:rsidRPr="009A32FA">
        <w:t xml:space="preserve">. </w:t>
      </w:r>
      <w:r w:rsidR="00C503C4" w:rsidRPr="009A32FA">
        <w:t>Like other</w:t>
      </w:r>
      <w:r w:rsidR="007302AF" w:rsidRPr="009A32FA">
        <w:t xml:space="preserve"> </w:t>
      </w:r>
      <w:r w:rsidR="007302AF" w:rsidRPr="00B5438F">
        <w:rPr>
          <w:highlight w:val="yellow"/>
          <w:rPrChange w:id="10" w:author="Andrew Gerlicz" w:date="2021-06-18T16:15:00Z">
            <w:rPr/>
          </w:rPrChange>
        </w:rPr>
        <w:t>ecological farming</w:t>
      </w:r>
      <w:r w:rsidR="00C503C4" w:rsidRPr="00B5438F">
        <w:rPr>
          <w:highlight w:val="yellow"/>
          <w:rPrChange w:id="11" w:author="Andrew Gerlicz" w:date="2021-06-18T16:15:00Z">
            <w:rPr/>
          </w:rPrChange>
        </w:rPr>
        <w:t xml:space="preserve"> </w:t>
      </w:r>
      <w:commentRangeStart w:id="12"/>
      <w:r w:rsidR="009F3212" w:rsidRPr="00B5438F">
        <w:rPr>
          <w:highlight w:val="yellow"/>
          <w:rPrChange w:id="13" w:author="Andrew Gerlicz" w:date="2021-06-18T16:15:00Z">
            <w:rPr/>
          </w:rPrChange>
        </w:rPr>
        <w:t>strategies</w:t>
      </w:r>
      <w:commentRangeEnd w:id="12"/>
      <w:r w:rsidR="00B5438F">
        <w:rPr>
          <w:rStyle w:val="CommentReference"/>
        </w:rPr>
        <w:commentReference w:id="12"/>
      </w:r>
      <w:r w:rsidR="00C503C4" w:rsidRPr="009A32FA">
        <w:t>, IPM is notoriously difficult to define</w:t>
      </w:r>
      <w:r w:rsidR="009F3212" w:rsidRPr="009A32FA">
        <w:t xml:space="preserve"> </w:t>
      </w:r>
      <w:r w:rsidR="009F3212" w:rsidRPr="009A32FA">
        <w:fldChar w:fldCharType="begin"/>
      </w:r>
      <w:r w:rsidR="009F3212" w:rsidRPr="009A32FA">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sidRPr="009A32FA">
        <w:fldChar w:fldCharType="separate"/>
      </w:r>
      <w:r w:rsidR="009F3212" w:rsidRPr="009A32FA">
        <w:rPr>
          <w:rFonts w:ascii="Calibri" w:hAnsi="Calibri" w:cs="Calibri"/>
        </w:rPr>
        <w:t>(Bajwa &amp; Kogan, 1996)</w:t>
      </w:r>
      <w:r w:rsidR="009F3212" w:rsidRPr="009A32FA">
        <w:fldChar w:fldCharType="end"/>
      </w:r>
      <w:r w:rsidR="007302AF" w:rsidRPr="009A32FA">
        <w:t>; it is</w:t>
      </w:r>
      <w:r w:rsidR="00C503C4" w:rsidRPr="009A32FA">
        <w:t xml:space="preserve"> </w:t>
      </w:r>
      <w:r w:rsidR="009F3212" w:rsidRPr="009A32FA">
        <w:t>alternately referred to as a “</w:t>
      </w:r>
      <w:r w:rsidR="00446480" w:rsidRPr="009A32FA">
        <w:t>philosophy</w:t>
      </w:r>
      <w:r w:rsidR="009F3212" w:rsidRPr="009A32FA">
        <w:t>”</w:t>
      </w:r>
      <w:r w:rsidR="00446480" w:rsidRPr="009A32FA">
        <w:t xml:space="preserve"> </w:t>
      </w:r>
      <w:r w:rsidR="00446480" w:rsidRPr="009A32FA">
        <w:fldChar w:fldCharType="begin"/>
      </w:r>
      <w:r w:rsidR="00446480" w:rsidRPr="009A32FA">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sidRPr="009A32FA">
        <w:fldChar w:fldCharType="separate"/>
      </w:r>
      <w:r w:rsidR="00446480" w:rsidRPr="009A32FA">
        <w:rPr>
          <w:rFonts w:ascii="Calibri" w:hAnsi="Calibri" w:cs="Calibri"/>
        </w:rPr>
        <w:t>(Sappington, 2014)</w:t>
      </w:r>
      <w:r w:rsidR="00446480" w:rsidRPr="009A32FA">
        <w:fldChar w:fldCharType="end"/>
      </w:r>
      <w:r w:rsidR="00446480" w:rsidRPr="009A32FA">
        <w:t xml:space="preserve">, </w:t>
      </w:r>
      <w:r w:rsidR="009F3212" w:rsidRPr="009A32FA">
        <w:t xml:space="preserve"> “a way of thinking” </w:t>
      </w:r>
      <w:r w:rsidR="009F3212" w:rsidRPr="009A32FA">
        <w:fldChar w:fldCharType="begin"/>
      </w:r>
      <w:r w:rsidR="009F3212" w:rsidRPr="009A32FA">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sidRPr="009A32FA">
        <w:fldChar w:fldCharType="separate"/>
      </w:r>
      <w:r w:rsidR="009F3212" w:rsidRPr="009A32FA">
        <w:rPr>
          <w:rFonts w:ascii="Calibri" w:hAnsi="Calibri" w:cs="Calibri"/>
        </w:rPr>
        <w:t>(Maupin &amp; Norton, 2010)</w:t>
      </w:r>
      <w:r w:rsidR="009F3212" w:rsidRPr="009A32FA">
        <w:fldChar w:fldCharType="end"/>
      </w:r>
      <w:r w:rsidR="009F3212" w:rsidRPr="009A32FA">
        <w:t xml:space="preserve"> or a</w:t>
      </w:r>
      <w:r w:rsidR="00DC2C16" w:rsidRPr="009A32FA">
        <w:t xml:space="preserve"> ”decision-support system” </w:t>
      </w:r>
      <w:r w:rsidR="00DC2C16" w:rsidRPr="009A32FA">
        <w:fldChar w:fldCharType="begin"/>
      </w:r>
      <w:r w:rsidR="00DC2C16" w:rsidRPr="009A32FA">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sidRPr="009A32FA">
        <w:fldChar w:fldCharType="separate"/>
      </w:r>
      <w:r w:rsidR="00DC2C16" w:rsidRPr="009A32FA">
        <w:rPr>
          <w:rFonts w:ascii="Calibri" w:hAnsi="Calibri" w:cs="Calibri"/>
        </w:rPr>
        <w:t>(Kogan, 1998)</w:t>
      </w:r>
      <w:r w:rsidR="00DC2C16" w:rsidRPr="009A32FA">
        <w:fldChar w:fldCharType="end"/>
      </w:r>
      <w:r w:rsidR="006B6B39" w:rsidRPr="009A32FA">
        <w:t>.</w:t>
      </w:r>
      <w:r w:rsidR="009F3212" w:rsidRPr="009A32FA">
        <w:t xml:space="preserve"> Difficulties in Boolean classification of IPM </w:t>
      </w:r>
      <w:r w:rsidR="007302AF" w:rsidRPr="009A32FA">
        <w:t>have frustrated efforts</w:t>
      </w:r>
      <w:r w:rsidR="00DC2C16" w:rsidRPr="009A32FA">
        <w:t xml:space="preserve"> to</w:t>
      </w:r>
      <w:r w:rsidR="009F3212" w:rsidRPr="009A32FA">
        <w:t xml:space="preserve"> measur</w:t>
      </w:r>
      <w:r w:rsidR="00DC2C16" w:rsidRPr="009A32FA">
        <w:t>e</w:t>
      </w:r>
      <w:r w:rsidR="009F3212" w:rsidRPr="009A32FA">
        <w:t xml:space="preserve"> its adoption and impact </w:t>
      </w:r>
      <w:r w:rsidR="009F3212" w:rsidRPr="009A32FA">
        <w:fldChar w:fldCharType="begin"/>
      </w:r>
      <w:r w:rsidR="006B6B39" w:rsidRPr="009A32FA">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sidRPr="009A32FA">
        <w:fldChar w:fldCharType="separate"/>
      </w:r>
      <w:r w:rsidR="006B6B39" w:rsidRPr="009A32FA">
        <w:rPr>
          <w:rFonts w:ascii="Calibri" w:hAnsi="Calibri" w:cs="Calibri"/>
        </w:rPr>
        <w:t>(Castle &amp; Naranjo, 2009; Ehler, 2006; Maupin &amp; Norton, 2010; Sappington, 2014; Zalucki et al., 2009)</w:t>
      </w:r>
      <w:r w:rsidR="009F3212" w:rsidRPr="009A32FA">
        <w:fldChar w:fldCharType="end"/>
      </w:r>
      <w:r w:rsidR="009F3212" w:rsidRPr="009A32FA">
        <w:t xml:space="preserve">. </w:t>
      </w:r>
    </w:p>
    <w:p w14:paraId="1647890F" w14:textId="362A6C9B" w:rsidR="009F3212" w:rsidRPr="00E62D6D" w:rsidRDefault="001A2EA0" w:rsidP="001A2EA0">
      <w:pPr>
        <w:ind w:firstLine="720"/>
      </w:pPr>
      <w:commentRangeStart w:id="14"/>
      <w:r w:rsidRPr="00E62D6D">
        <w:t>IPM is a concept that is broadly endorsed, but its exact meaning is contested</w:t>
      </w:r>
      <w:commentRangeEnd w:id="14"/>
      <w:r w:rsidR="00A96D8D">
        <w:rPr>
          <w:rStyle w:val="CommentReference"/>
        </w:rPr>
        <w:commentReference w:id="14"/>
      </w:r>
      <w:r w:rsidRPr="00E62D6D">
        <w:t>. IPM is thus represented in</w:t>
      </w:r>
      <w:r w:rsidR="009F3212" w:rsidRPr="00E62D6D">
        <w:t xml:space="preserve"> a wide range of diversity of programs- certifications differ in their geographic scope, from small regions to international, and in their crop scope</w:t>
      </w:r>
      <w:r w:rsidR="007302AF" w:rsidRPr="00E62D6D">
        <w:t>-</w:t>
      </w:r>
      <w:r w:rsidR="009F3212" w:rsidRPr="00E62D6D">
        <w:t xml:space="preserve"> from single commodity to any food commodity. Likewise, these programs differ in their origin and intentions, they may come from environmental or development NGOs, university extension services or some combination of the </w:t>
      </w:r>
      <w:commentRangeStart w:id="15"/>
      <w:r w:rsidR="009F3212" w:rsidRPr="00E62D6D">
        <w:t>3</w:t>
      </w:r>
      <w:commentRangeEnd w:id="15"/>
      <w:r w:rsidR="00A96D8D">
        <w:rPr>
          <w:rStyle w:val="CommentReference"/>
        </w:rPr>
        <w:commentReference w:id="15"/>
      </w:r>
      <w:r w:rsidR="009F3212" w:rsidRPr="00E62D6D">
        <w:t>. Examining this set of certifications can give insight into the universe of possibilities for certifying and delineating alternative agriculture systems.</w:t>
      </w:r>
    </w:p>
    <w:p w14:paraId="679EE653" w14:textId="06FB96C6" w:rsidR="00600B2F" w:rsidRDefault="00600B2F" w:rsidP="001A2EA0">
      <w:pPr>
        <w:ind w:firstLine="720"/>
        <w:rPr>
          <w:sz w:val="24"/>
          <w:szCs w:val="24"/>
        </w:rPr>
      </w:pPr>
    </w:p>
    <w:p w14:paraId="04DCBD09" w14:textId="77777777" w:rsidR="00062BE1" w:rsidRDefault="00062BE1" w:rsidP="001A2EA0">
      <w:pPr>
        <w:ind w:firstLine="720"/>
        <w:rPr>
          <w:sz w:val="24"/>
          <w:szCs w:val="24"/>
        </w:rPr>
      </w:pPr>
    </w:p>
    <w:p w14:paraId="1A3E0CBA" w14:textId="18DB8BBD" w:rsidR="00E414FB" w:rsidRDefault="000B29FF" w:rsidP="000B29FF">
      <w:pPr>
        <w:rPr>
          <w:b/>
          <w:bCs/>
          <w:sz w:val="24"/>
          <w:szCs w:val="24"/>
        </w:rPr>
      </w:pPr>
      <w:r w:rsidRPr="000B29FF">
        <w:rPr>
          <w:b/>
          <w:bCs/>
          <w:sz w:val="24"/>
          <w:szCs w:val="24"/>
        </w:rPr>
        <w:t>Problems in certification</w:t>
      </w:r>
      <w:r>
        <w:rPr>
          <w:b/>
          <w:bCs/>
          <w:sz w:val="24"/>
          <w:szCs w:val="24"/>
        </w:rPr>
        <w:t>:</w:t>
      </w:r>
    </w:p>
    <w:p w14:paraId="7E7050E8" w14:textId="70D7383F" w:rsidR="00626F49" w:rsidRDefault="00626F49" w:rsidP="00626F49">
      <w:pPr>
        <w:ind w:firstLine="720"/>
        <w:rPr>
          <w:lang w:val="en-CA"/>
        </w:rPr>
      </w:pPr>
      <w:r>
        <w:rPr>
          <w:lang w:val="en-CA"/>
        </w:rPr>
        <w:t>Ecological food certifications enable consumers to choose products that have un-observable characteristics that they favor, without having a personal relationship with the producer. These characteristics may be (believed to be) beneficial to the consumer, such as lower levels of pesticide residues, or conforming to the consumer’s ethical and political values, such as</w:t>
      </w:r>
      <w:r w:rsidR="00C1775B">
        <w:rPr>
          <w:lang w:val="en-CA"/>
        </w:rPr>
        <w:t xml:space="preserve"> responsible stewardship of the environment or</w:t>
      </w:r>
      <w:r>
        <w:rPr>
          <w:lang w:val="en-CA"/>
        </w:rPr>
        <w:t xml:space="preserve"> fairness to small farmers and </w:t>
      </w:r>
      <w:r w:rsidR="00C1775B">
        <w:rPr>
          <w:lang w:val="en-CA"/>
        </w:rPr>
        <w:t>farmworkers</w:t>
      </w:r>
      <w:r>
        <w:rPr>
          <w:lang w:val="en-CA"/>
        </w:rPr>
        <w:t xml:space="preserve">. </w:t>
      </w:r>
    </w:p>
    <w:p w14:paraId="755A3900" w14:textId="75089045" w:rsidR="00626F49" w:rsidRDefault="00626F49" w:rsidP="00626F49">
      <w:pPr>
        <w:rPr>
          <w:lang w:val="en-CA"/>
        </w:rPr>
      </w:pPr>
      <w:r>
        <w:rPr>
          <w:lang w:val="en-CA"/>
        </w:rPr>
        <w:tab/>
        <w:t>Alternative food movements developed ecological and social certification of agricultural products as a tactic to strengthen their reach. The Demeter Biodynamic Farming certification was established in 1928 by a German biodynamic producers’ cooperative seeking to market to a substantial community sympathetic to Anthroposophy, the philosophical basis of Biodynamics. In the mid-late 20</w:t>
      </w:r>
      <w:r w:rsidRPr="006543E7">
        <w:rPr>
          <w:vertAlign w:val="superscript"/>
          <w:lang w:val="en-CA"/>
        </w:rPr>
        <w:t>th</w:t>
      </w:r>
      <w:r>
        <w:rPr>
          <w:lang w:val="en-CA"/>
        </w:rPr>
        <w:t xml:space="preserve"> </w:t>
      </w:r>
      <w:ins w:id="16" w:author="Andrew Gerlicz" w:date="2021-06-18T16:25:00Z">
        <w:r w:rsidR="00A96D8D">
          <w:rPr>
            <w:lang w:val="en-CA"/>
          </w:rPr>
          <w:t xml:space="preserve">century, </w:t>
        </w:r>
      </w:ins>
      <w:r>
        <w:rPr>
          <w:lang w:val="en-CA"/>
        </w:rPr>
        <w:t>regional associations of organic farmers in the U.S.</w:t>
      </w:r>
      <w:r w:rsidR="00342A6D">
        <w:rPr>
          <w:lang w:val="en-CA"/>
        </w:rPr>
        <w:t xml:space="preserve"> and Europe</w:t>
      </w:r>
      <w:r>
        <w:rPr>
          <w:lang w:val="en-CA"/>
        </w:rPr>
        <w:t xml:space="preserve"> developed certification standards to verify that products were produced in a manner consistent with organic principles. In the 1980s and 1990s, environmental and solidarity NGOs developed environmental and social standards </w:t>
      </w:r>
      <w:del w:id="17" w:author="Andrew Gerlicz" w:date="2021-06-18T16:26:00Z">
        <w:r w:rsidDel="00A96D8D">
          <w:rPr>
            <w:lang w:val="en-CA"/>
          </w:rPr>
          <w:delText xml:space="preserve">for </w:delText>
        </w:r>
      </w:del>
      <w:ins w:id="18" w:author="Andrew Gerlicz" w:date="2021-06-18T16:26:00Z">
        <w:r w:rsidR="00A96D8D">
          <w:rPr>
            <w:lang w:val="en-CA"/>
          </w:rPr>
          <w:t>in</w:t>
        </w:r>
      </w:ins>
      <w:ins w:id="19" w:author="Andrew Gerlicz" w:date="2021-06-18T16:27:00Z">
        <w:r w:rsidR="00A96D8D">
          <w:rPr>
            <w:lang w:val="en-CA"/>
          </w:rPr>
          <w:t xml:space="preserve"> support of</w:t>
        </w:r>
      </w:ins>
      <w:ins w:id="20" w:author="Andrew Gerlicz" w:date="2021-06-18T16:26:00Z">
        <w:r w:rsidR="00A96D8D">
          <w:rPr>
            <w:lang w:val="en-CA"/>
          </w:rPr>
          <w:t xml:space="preserve"> </w:t>
        </w:r>
      </w:ins>
      <w:del w:id="21" w:author="Andrew Gerlicz" w:date="2021-06-18T16:27:00Z">
        <w:r w:rsidDel="00A96D8D">
          <w:rPr>
            <w:lang w:val="en-CA"/>
          </w:rPr>
          <w:delText xml:space="preserve">farming </w:delText>
        </w:r>
      </w:del>
      <w:ins w:id="22" w:author="Andrew Gerlicz" w:date="2021-06-18T16:27:00Z">
        <w:r w:rsidR="00A96D8D">
          <w:rPr>
            <w:lang w:val="en-CA"/>
          </w:rPr>
          <w:t xml:space="preserve">farmers </w:t>
        </w:r>
      </w:ins>
      <w:r>
        <w:rPr>
          <w:lang w:val="en-CA"/>
        </w:rPr>
        <w:t xml:space="preserve">in low-income countries to sell certified products to consumers sharing their </w:t>
      </w:r>
      <w:commentRangeStart w:id="23"/>
      <w:r>
        <w:rPr>
          <w:lang w:val="en-CA"/>
        </w:rPr>
        <w:t>concerns</w:t>
      </w:r>
      <w:commentRangeEnd w:id="23"/>
      <w:r w:rsidR="00A96D8D">
        <w:rPr>
          <w:rStyle w:val="CommentReference"/>
        </w:rPr>
        <w:commentReference w:id="23"/>
      </w:r>
      <w:r>
        <w:rPr>
          <w:lang w:val="en-CA"/>
        </w:rPr>
        <w:t>. In all of these cases, certification was</w:t>
      </w:r>
      <w:del w:id="24" w:author="Andrew Gerlicz" w:date="2021-06-18T16:27:00Z">
        <w:r w:rsidDel="00A96D8D">
          <w:rPr>
            <w:lang w:val="en-CA"/>
          </w:rPr>
          <w:delText xml:space="preserve"> at</w:delText>
        </w:r>
      </w:del>
      <w:r>
        <w:rPr>
          <w:lang w:val="en-CA"/>
        </w:rPr>
        <w:t xml:space="preserve"> an effort to enlist consumers in a social movement or to allow consumers to </w:t>
      </w:r>
      <w:r w:rsidR="00C1775B">
        <w:rPr>
          <w:lang w:val="en-CA"/>
        </w:rPr>
        <w:t>support social movements through their purchases</w:t>
      </w:r>
      <w:r>
        <w:rPr>
          <w:lang w:val="en-CA"/>
        </w:rPr>
        <w:t>.</w:t>
      </w:r>
    </w:p>
    <w:p w14:paraId="21499942" w14:textId="56CDBB17" w:rsidR="00626F49" w:rsidRDefault="00626F49" w:rsidP="00626F49">
      <w:pPr>
        <w:rPr>
          <w:lang w:val="en-CA"/>
        </w:rPr>
      </w:pPr>
      <w:r>
        <w:rPr>
          <w:lang w:val="en-CA"/>
        </w:rPr>
        <w:lastRenderedPageBreak/>
        <w:tab/>
        <w:t xml:space="preserve">To many, however, these certifications have not had the intended impacts. Anthropologists have documented perverse impacts from bureaucratic standards, including the fragmentation of traditional communities and exacerbation of local inequality </w:t>
      </w:r>
      <w:r>
        <w:rPr>
          <w:lang w:val="en-CA"/>
        </w:rPr>
        <w:fldChar w:fldCharType="begin"/>
      </w:r>
      <w:r>
        <w:rPr>
          <w:lang w:val="en-CA"/>
        </w:rPr>
        <w:instrText xml:space="preserve"> ADDIN ZOTERO_ITEM CSL_CITATION {"citationID":"0591APCW","properties":{"formattedCitation":"(Bacon, 2010; Getz &amp; Shreck, 2006; Mutersbaugh, 2002)","plainCitation":"(Bacon, 2010; Getz &amp; Shreck, 2006; Mutersbaugh, 2002)","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Pr>
          <w:lang w:val="en-CA"/>
        </w:rPr>
        <w:fldChar w:fldCharType="separate"/>
      </w:r>
      <w:r w:rsidRPr="009146A4">
        <w:rPr>
          <w:rFonts w:ascii="Calibri" w:hAnsi="Calibri" w:cs="Calibri"/>
        </w:rPr>
        <w:t>(Bacon, 2010; Getz &amp; Shreck, 2006; Mutersbaugh, 2002)</w:t>
      </w:r>
      <w:r>
        <w:rPr>
          <w:lang w:val="en-CA"/>
        </w:rPr>
        <w:fldChar w:fldCharType="end"/>
      </w:r>
      <w:r>
        <w:rPr>
          <w:lang w:val="en-CA"/>
        </w:rPr>
        <w:t xml:space="preserve">. As the scale and reach of organic agriculture has grown, simplified organic standards have encouraged “input substitution” </w:t>
      </w:r>
      <w:del w:id="25" w:author="Andrew Gerlicz" w:date="2021-06-18T16:31:00Z">
        <w:r w:rsidDel="00217A41">
          <w:rPr>
            <w:lang w:val="en-CA"/>
          </w:rPr>
          <w:delText>rather than</w:delText>
        </w:r>
      </w:del>
      <w:ins w:id="26" w:author="Andrew Gerlicz" w:date="2021-06-18T16:31:00Z">
        <w:r w:rsidR="00217A41">
          <w:rPr>
            <w:lang w:val="en-CA"/>
          </w:rPr>
          <w:t>but fall far a short of a</w:t>
        </w:r>
      </w:ins>
      <w:del w:id="27" w:author="Andrew Gerlicz" w:date="2021-06-18T16:31:00Z">
        <w:r w:rsidDel="00217A41">
          <w:rPr>
            <w:lang w:val="en-CA"/>
          </w:rPr>
          <w:delText xml:space="preserve"> the</w:delText>
        </w:r>
      </w:del>
      <w:r>
        <w:rPr>
          <w:lang w:val="en-CA"/>
        </w:rPr>
        <w:t xml:space="preserve"> re-design of farming systems among many new entrants to organic farming </w:t>
      </w:r>
      <w:r>
        <w:rPr>
          <w:lang w:val="en-CA"/>
        </w:rPr>
        <w:fldChar w:fldCharType="begin"/>
      </w:r>
      <w:r>
        <w:rPr>
          <w:lang w:val="en-CA"/>
        </w:rPr>
        <w:instrText xml:space="preserve"> ADDIN ZOTERO_ITEM CSL_CITATION {"citationID":"fHesVhw9","properties":{"formattedCitation":"(Guthman, 2000; Rosset &amp; Altieri, 1997)","plainCitation":"(Guthman, 2000; Rosset &amp; Altieri, 1997)","noteIndex":0},"citationItems":[{"id":2220,"uris":["http://zotero.org/users/local/nBPNHnE2/items/MCAV23ZP"],"uri":["http://zotero.org/users/local/nBPNHnE2/items/MCAV23ZP"],"itemData":{"id":2220,"type":"article-journal","container-title":"Agriculture and human values","issue":"3","page":"257–266","source":"Google Scholar","title":"Raising organic: An agro-ecological assessment of grower practices in California","title-short":"Raising organic","volume":"17","author":[{"family":"Guthman","given":"Julie"}],"issued":{"date-parts":[["2000"]]}}},{"id":5911,"uris":["http://zotero.org/users/local/nBPNHnE2/items/6V5UCPKI"],"uri":["http://zotero.org/users/local/nBPNHnE2/items/6V5UCPKI"],"itemData":{"id":5911,"type":"article-journal","container-title":"Society &amp; Natural Resources","issue":"3","page":"283–295","source":"Google Scholar","title":"Agroecology versus input substitution: a fundamental contradiction of sustainable agriculture","title-short":"Agroecology versus input substitution","volume":"10","author":[{"family":"Rosset","given":"Peter M."},{"family":"Altieri","given":"Miguel A."}],"issued":{"date-parts":[["1997"]]}}}],"schema":"https://github.com/citation-style-language/schema/raw/master/csl-citation.json"} </w:instrText>
      </w:r>
      <w:r>
        <w:rPr>
          <w:lang w:val="en-CA"/>
        </w:rPr>
        <w:fldChar w:fldCharType="separate"/>
      </w:r>
      <w:r w:rsidRPr="001B0798">
        <w:rPr>
          <w:rFonts w:ascii="Calibri" w:hAnsi="Calibri" w:cs="Calibri"/>
        </w:rPr>
        <w:t>(Guthman, 2000; Rosset &amp; Altieri, 1997)</w:t>
      </w:r>
      <w:r>
        <w:rPr>
          <w:lang w:val="en-CA"/>
        </w:rPr>
        <w:fldChar w:fldCharType="end"/>
      </w:r>
      <w:r>
        <w:rPr>
          <w:lang w:val="en-CA"/>
        </w:rPr>
        <w:t xml:space="preserve">. </w:t>
      </w:r>
    </w:p>
    <w:p w14:paraId="1F892DF4" w14:textId="1BC33B08" w:rsidR="00626F49" w:rsidRDefault="00626F49" w:rsidP="00626F49">
      <w:pPr>
        <w:rPr>
          <w:lang w:val="en-CA"/>
        </w:rPr>
      </w:pPr>
      <w:r>
        <w:rPr>
          <w:lang w:val="en-CA"/>
        </w:rPr>
        <w:tab/>
        <w:t xml:space="preserve">Complexity and adaptation are a central problem for alternative food certifications. Many original certifications were developed to empower small farmers to continue and deepen their existing ecological stewardship through price premia and technical assistance. Certification, however, necessarily limits the actions that a farmer might take. This represents a </w:t>
      </w:r>
      <w:commentRangeStart w:id="28"/>
      <w:r>
        <w:rPr>
          <w:lang w:val="en-CA"/>
        </w:rPr>
        <w:t>problem</w:t>
      </w:r>
      <w:commentRangeEnd w:id="28"/>
      <w:r w:rsidR="00217A41">
        <w:rPr>
          <w:rStyle w:val="CommentReference"/>
        </w:rPr>
        <w:commentReference w:id="28"/>
      </w:r>
      <w:r>
        <w:rPr>
          <w:lang w:val="en-CA"/>
        </w:rPr>
        <w:t xml:space="preserve"> given the widespread belief that organic (and other ecological) farming is not based on a “recipe” </w:t>
      </w:r>
      <w:r>
        <w:rPr>
          <w:lang w:val="en-CA"/>
        </w:rPr>
        <w:fldChar w:fldCharType="begin"/>
      </w:r>
      <w:r>
        <w:rPr>
          <w:lang w:val="en-CA"/>
        </w:rPr>
        <w:instrText xml:space="preserve"> ADDIN ZOTERO_ITEM CSL_CITATION {"citationID":"CFeQ7Z7u","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Pr>
          <w:lang w:val="en-CA"/>
        </w:rPr>
        <w:fldChar w:fldCharType="separate"/>
      </w:r>
      <w:r w:rsidRPr="00CF3207">
        <w:rPr>
          <w:rFonts w:ascii="Calibri" w:hAnsi="Calibri" w:cs="Calibri"/>
        </w:rPr>
        <w:t>(Lyon et al., 2011)</w:t>
      </w:r>
      <w:r>
        <w:rPr>
          <w:lang w:val="en-CA"/>
        </w:rPr>
        <w:fldChar w:fldCharType="end"/>
      </w:r>
      <w:r>
        <w:rPr>
          <w:lang w:val="en-CA"/>
        </w:rPr>
        <w:t xml:space="preserve"> but is rather built on contextual and reciprocal relations with a particular local ecology </w:t>
      </w:r>
      <w:r>
        <w:rPr>
          <w:lang w:val="en-CA"/>
        </w:rPr>
        <w:fldChar w:fldCharType="begin"/>
      </w:r>
      <w:r>
        <w:rPr>
          <w:lang w:val="en-CA"/>
        </w:rPr>
        <w:instrText xml:space="preserve"> ADDIN ZOTERO_ITEM CSL_CITATION {"citationID":"8cRYt1I7","properties":{"formattedCitation":"(Bell et al., 2008; Jackson &amp; Berry, 2009)","plainCitation":"(Bell et al., 2008; Jackson &amp; Berry, 2009)","noteIndex":0},"citationItems":[{"id":2437,"uris":["http://zotero.org/users/local/nBPNHnE2/items/CA4T55E9"],"uri":["http://zotero.org/users/local/nBPNHnE2/items/CA4T55E9"],"itemData":{"id":2437,"type":"article-journal","container-title":"International Journal of Agricultural Sustainability","issue":"4","page":"233–235","source":"Google Scholar","title":"Commentary: the productivity of variability: an agroecological hypothesis","title-short":"Commentary","volume":"6","author":[{"family":"Bell","given":"Michael M."},{"family":"Lyon","given":"Alexandra"},{"family":"Gratton","given":"Claudio"},{"family":"Jackson","given":"Randall D."}],"issued":{"date-parts":[["2008"]]}}},{"id":4243,"uris":["http://zotero.org/users/local/nBPNHnE2/items/B7DZ5FAZ"],"uri":["http://zotero.org/users/local/nBPNHnE2/items/B7DZ5FAZ"],"itemData":{"id":4243,"type":"article-journal","container-title":"NYT, Jan","source":"Google Scholar","title":"A 50-Year Farm Bill","volume":"4","author":[{"family":"Jackson","given":"Wes"},{"family":"Berry","given":"Wendell"}],"issued":{"date-parts":[["2009"]]}}}],"schema":"https://github.com/citation-style-language/schema/raw/master/csl-citation.json"} </w:instrText>
      </w:r>
      <w:r>
        <w:rPr>
          <w:lang w:val="en-CA"/>
        </w:rPr>
        <w:fldChar w:fldCharType="separate"/>
      </w:r>
      <w:r w:rsidRPr="00CF3207">
        <w:rPr>
          <w:rFonts w:ascii="Calibri" w:hAnsi="Calibri" w:cs="Calibri"/>
        </w:rPr>
        <w:t>(Bell et al., 2008; Jackson &amp; Berry, 2009)</w:t>
      </w:r>
      <w:r>
        <w:rPr>
          <w:lang w:val="en-CA"/>
        </w:rPr>
        <w:fldChar w:fldCharType="end"/>
      </w:r>
      <w:r>
        <w:rPr>
          <w:lang w:val="en-CA"/>
        </w:rPr>
        <w:t>. This makes developing rules to sort farms into or out of a particular view of “ecological agriculture” extremely tricky. In the case of organics, this difficulty drove rule-makers to collapse a complex philosophy into a set of record-keeping requirements and prohibited practices and materials</w:t>
      </w:r>
      <w:r w:rsidR="00342A6D">
        <w:rPr>
          <w:lang w:val="en-CA"/>
        </w:rPr>
        <w:t xml:space="preserve"> (Chapter 3 self-</w:t>
      </w:r>
      <w:commentRangeStart w:id="29"/>
      <w:r w:rsidR="00342A6D">
        <w:rPr>
          <w:lang w:val="en-CA"/>
        </w:rPr>
        <w:t>cite</w:t>
      </w:r>
      <w:commentRangeEnd w:id="29"/>
      <w:r w:rsidR="00217A41">
        <w:rPr>
          <w:rStyle w:val="CommentReference"/>
        </w:rPr>
        <w:commentReference w:id="29"/>
      </w:r>
      <w:r w:rsidR="00342A6D">
        <w:rPr>
          <w:lang w:val="en-CA"/>
        </w:rPr>
        <w:t>)</w:t>
      </w:r>
      <w:r>
        <w:rPr>
          <w:lang w:val="en-CA"/>
        </w:rPr>
        <w:t xml:space="preserve">. </w:t>
      </w:r>
    </w:p>
    <w:p w14:paraId="6CB4AD39" w14:textId="4E869F94" w:rsidR="00626F49" w:rsidRDefault="00626F49" w:rsidP="00626F49">
      <w:pPr>
        <w:rPr>
          <w:lang w:val="en-CA"/>
        </w:rPr>
      </w:pPr>
      <w:r>
        <w:rPr>
          <w:lang w:val="en-CA"/>
        </w:rPr>
        <w:tab/>
      </w:r>
      <w:r w:rsidR="00593526">
        <w:rPr>
          <w:lang w:val="en-CA"/>
        </w:rPr>
        <w:t>Sustainable farming certifications attempt to achieve multiple goals</w:t>
      </w:r>
      <w:r w:rsidR="00342A6D">
        <w:rPr>
          <w:lang w:val="en-CA"/>
        </w:rPr>
        <w:t xml:space="preserve"> and face trade-offs between these goals</w:t>
      </w:r>
      <w:r w:rsidR="00593526">
        <w:rPr>
          <w:lang w:val="en-CA"/>
        </w:rPr>
        <w:t xml:space="preserve">. Early organic standards were primarily focused on connecting already-existing organic farms with consumers who wanted their goods, providing the farmers with recognition and a price premium, and consumers with products produced in a way that they demanded. Today, organic and other certifications often consciously work to expand their reach in order to increase conversion to sustainable practices and access to their products. This makes increasing the number of certified acres or amount of product sold an important </w:t>
      </w:r>
      <w:ins w:id="30" w:author="Andrew Gerlicz" w:date="2021-06-18T16:39:00Z">
        <w:r w:rsidR="0038642D">
          <w:rPr>
            <w:lang w:val="en-CA"/>
          </w:rPr>
          <w:t xml:space="preserve">operational </w:t>
        </w:r>
      </w:ins>
      <w:commentRangeStart w:id="31"/>
      <w:ins w:id="32" w:author="Andrew Gerlicz" w:date="2021-06-18T16:38:00Z">
        <w:r w:rsidR="00217A41">
          <w:rPr>
            <w:lang w:val="en-CA"/>
          </w:rPr>
          <w:t>objective</w:t>
        </w:r>
      </w:ins>
      <w:del w:id="33" w:author="Andrew Gerlicz" w:date="2021-06-18T16:38:00Z">
        <w:r w:rsidR="00593526" w:rsidDel="00217A41">
          <w:rPr>
            <w:lang w:val="en-CA"/>
          </w:rPr>
          <w:delText>goal</w:delText>
        </w:r>
      </w:del>
      <w:commentRangeEnd w:id="31"/>
      <w:r w:rsidR="00217A41">
        <w:rPr>
          <w:rStyle w:val="CommentReference"/>
        </w:rPr>
        <w:commentReference w:id="31"/>
      </w:r>
      <w:r w:rsidR="00593526">
        <w:rPr>
          <w:lang w:val="en-CA"/>
        </w:rPr>
        <w:t xml:space="preserve"> of certification programs, creating tensions between realistically achievable and highly stringent standards. Numerous scholars have argued that th</w:t>
      </w:r>
      <w:ins w:id="34" w:author="Andrew Gerlicz" w:date="2021-06-18T16:40:00Z">
        <w:r w:rsidR="0038642D">
          <w:rPr>
            <w:lang w:val="en-CA"/>
          </w:rPr>
          <w:t>e</w:t>
        </w:r>
      </w:ins>
      <w:del w:id="35" w:author="Andrew Gerlicz" w:date="2021-06-18T16:40:00Z">
        <w:r w:rsidR="00593526" w:rsidDel="0038642D">
          <w:rPr>
            <w:lang w:val="en-CA"/>
          </w:rPr>
          <w:delText>is</w:delText>
        </w:r>
      </w:del>
      <w:r w:rsidR="00593526">
        <w:rPr>
          <w:lang w:val="en-CA"/>
        </w:rPr>
        <w:t xml:space="preserve"> </w:t>
      </w:r>
      <w:del w:id="36" w:author="Andrew Gerlicz" w:date="2021-06-18T16:39:00Z">
        <w:r w:rsidR="00593526" w:rsidDel="0038642D">
          <w:rPr>
            <w:lang w:val="en-CA"/>
          </w:rPr>
          <w:delText xml:space="preserve">tendency </w:delText>
        </w:r>
      </w:del>
      <w:ins w:id="37" w:author="Andrew Gerlicz" w:date="2021-06-18T16:40:00Z">
        <w:r w:rsidR="0038642D">
          <w:rPr>
            <w:lang w:val="en-CA"/>
          </w:rPr>
          <w:t xml:space="preserve">onus of “scaling up” </w:t>
        </w:r>
      </w:ins>
      <w:ins w:id="38" w:author="Andrew Gerlicz" w:date="2021-06-18T16:41:00Z">
        <w:r w:rsidR="0038642D">
          <w:rPr>
            <w:lang w:val="en-CA"/>
          </w:rPr>
          <w:t xml:space="preserve">sustainable practices </w:t>
        </w:r>
      </w:ins>
      <w:r w:rsidR="00593526">
        <w:rPr>
          <w:lang w:val="en-CA"/>
        </w:rPr>
        <w:t xml:space="preserve">has degraded stringency in standards in Organic and Fair Trade </w:t>
      </w:r>
      <w:commentRangeStart w:id="39"/>
      <w:r w:rsidR="00593526">
        <w:rPr>
          <w:lang w:val="en-CA"/>
        </w:rPr>
        <w:fldChar w:fldCharType="begin"/>
      </w:r>
      <w:r w:rsidR="00593526">
        <w:rPr>
          <w:lang w:val="en-CA"/>
        </w:rPr>
        <w:instrText xml:space="preserve"> ADDIN ZOTERO_ITEM CSL_CITATION {"citationID":"ZLyJFRKL","properties":{"formattedCitation":"(Guthman, 2004; Jaffee, 2012; Jaffee &amp; Howard, 2010)","plainCitation":"(Guthman, 2004; Jaffee, 2012; Jaffee &amp; Howard, 2010)","noteIndex":0},"citationItems":[{"id":2199,"uris":["http://zotero.org/users/local/nBPNHnE2/items/BMTGD2IN"],"uri":["http://zotero.org/users/local/nBPNHnE2/items/BMTGD2IN"],"itemData":{"id":2199,"type":"article-journal","container-title":"Environment and planning A","issue":"3","page":"511–528","source":"Google Scholar","title":"Back to the land: the paradox of organic food standards","title-short":"Back to the land","volume":"36","author":[{"family":"Guthman","given":"Julie"}],"issued":{"date-parts":[["2004"]]}}},{"id":6710,"uris":["http://zotero.org/users/local/nBPNHnE2/items/NF5QPMIF"],"uri":["http://zotero.org/users/local/nBPNHnE2/items/NF5QPMIF"],"itemData":{"id":6710,"type":"article-journal","container-title":"Social Problems","issue":"1","note":"publisher: Oxford University Press Oxford, UK","page":"94–116","title":"Weak coffee: Certification and co-optation in the fair trade movement","volume":"59","author":[{"family":"Jaffee","given":"Daniel"}],"issued":{"date-parts":[["2012"]]}}},{"id":5247,"uris":["http://zotero.org/users/local/nBPNHnE2/items/62QQY3I6"],"uri":["http://zotero.org/users/local/nBPNHnE2/items/62QQY3I6"],"itemData":{"id":5247,"type":"article-journal","container-title":"Agriculture and Human Values","DOI":"10.1007/s10460-009-9231-8","ISSN":"0889-048X, 1572-8366","issue":"4","language":"en","page":"387-399","source":"Crossref","title":"Corporate cooptation of organic and fair trade standards","volume":"27","author":[{"family":"Jaffee","given":"Daniel"},{"family":"Howard","given":"Philip H."}],"issued":{"date-parts":[["2010",12]]}}}],"schema":"https://github.com/citation-style-language/schema/raw/master/csl-citation.json"} </w:instrText>
      </w:r>
      <w:r w:rsidR="00593526">
        <w:rPr>
          <w:lang w:val="en-CA"/>
        </w:rPr>
        <w:fldChar w:fldCharType="separate"/>
      </w:r>
      <w:r w:rsidR="00593526" w:rsidRPr="005A7032">
        <w:rPr>
          <w:rFonts w:ascii="Calibri" w:hAnsi="Calibri" w:cs="Calibri"/>
        </w:rPr>
        <w:t>(Guthman, 2004; Jaffee, 2012; Jaffee &amp; Howard, 2010)</w:t>
      </w:r>
      <w:r w:rsidR="00593526">
        <w:rPr>
          <w:lang w:val="en-CA"/>
        </w:rPr>
        <w:fldChar w:fldCharType="end"/>
      </w:r>
      <w:commentRangeEnd w:id="39"/>
      <w:r w:rsidR="0038642D">
        <w:rPr>
          <w:rStyle w:val="CommentReference"/>
        </w:rPr>
        <w:commentReference w:id="39"/>
      </w:r>
      <w:r w:rsidR="00593526">
        <w:rPr>
          <w:lang w:val="en-CA"/>
        </w:rPr>
        <w:t>. Different standards operating in the same areas adopt different positions regarding this trade-off; in sustainable coffee, Rainforest Alliance and Utz Kapeh have</w:t>
      </w:r>
      <w:r w:rsidR="00342A6D">
        <w:rPr>
          <w:lang w:val="en-CA"/>
        </w:rPr>
        <w:t xml:space="preserve"> deliberately</w:t>
      </w:r>
      <w:r w:rsidR="00593526">
        <w:rPr>
          <w:lang w:val="en-CA"/>
        </w:rPr>
        <w:t xml:space="preserve"> adopted looser, more-attainable standards</w:t>
      </w:r>
      <w:r w:rsidR="00342A6D">
        <w:rPr>
          <w:lang w:val="en-CA"/>
        </w:rPr>
        <w:t xml:space="preserve">, in extend the protect of these standards to as many people and farms as possible </w:t>
      </w:r>
      <w:r w:rsidR="00593526">
        <w:rPr>
          <w:lang w:val="en-CA"/>
        </w:rPr>
        <w:fldChar w:fldCharType="begin"/>
      </w:r>
      <w:r w:rsidR="00593526">
        <w:rPr>
          <w:lang w:val="en-CA"/>
        </w:rPr>
        <w:instrText xml:space="preserve"> ADDIN ZOTERO_ITEM CSL_CITATION {"citationID":"mqDagNom","properties":{"formattedCitation":"(Raynolds et al., 2007)","plainCitation":"(Raynolds et al., 2007)","noteIndex":0},"citationItems":[{"id":4277,"uris":["http://zotero.org/users/local/nBPNHnE2/items/6FTWEMNJ"],"uri":["http://zotero.org/users/local/nBPNHnE2/items/6FTWEMNJ"],"itemData":{"id":4277,"type":"article-journal","container-title":"Agriculture and Human Values","DOI":"10.1007/s10460-006-9047-8","ISSN":"0889-048X, 1572-8366","issue":"2","language":"en","page":"147-163","source":"Crossref","title":"Regulating sustainability in the coffee sector: A comparative analysis of third-party environmental and social certification initiatives","title-short":"Regulating sustainability in the coffee sector","volume":"24","author":[{"family":"Raynolds","given":"Laura T."},{"family":"Murray","given":"Douglas"},{"family":"Heller","given":"Andrew"}],"issued":{"date-parts":[["2007",4,26]]}}}],"schema":"https://github.com/citation-style-language/schema/raw/master/csl-citation.json"} </w:instrText>
      </w:r>
      <w:r w:rsidR="00593526">
        <w:rPr>
          <w:lang w:val="en-CA"/>
        </w:rPr>
        <w:fldChar w:fldCharType="separate"/>
      </w:r>
      <w:r w:rsidR="00593526" w:rsidRPr="00AD6E61">
        <w:rPr>
          <w:rFonts w:ascii="Calibri" w:hAnsi="Calibri" w:cs="Calibri"/>
        </w:rPr>
        <w:t>(Raynolds et al., 2007)</w:t>
      </w:r>
      <w:r w:rsidR="00593526">
        <w:rPr>
          <w:lang w:val="en-CA"/>
        </w:rPr>
        <w:fldChar w:fldCharType="end"/>
      </w:r>
      <w:r w:rsidR="00593526">
        <w:rPr>
          <w:lang w:val="en-CA"/>
        </w:rPr>
        <w:t>.</w:t>
      </w:r>
    </w:p>
    <w:p w14:paraId="6A665DC3" w14:textId="105CC900" w:rsidR="00626F49" w:rsidRPr="007255D6" w:rsidRDefault="00626F49" w:rsidP="00626F49">
      <w:pPr>
        <w:rPr>
          <w:lang w:val="en-CA"/>
        </w:rPr>
      </w:pPr>
      <w:r>
        <w:rPr>
          <w:lang w:val="en-CA"/>
        </w:rPr>
        <w:tab/>
        <w:t>Using IPM as a basis for certifying more sustainable agriculture poses a difficult problem.</w:t>
      </w:r>
      <w:r w:rsidR="00593526">
        <w:rPr>
          <w:lang w:val="en-CA"/>
        </w:rPr>
        <w:t xml:space="preserve"> IPM’s branding as a decision-making framework and a toolkit make it difficult</w:t>
      </w:r>
      <w:del w:id="40" w:author="Andrew Gerlicz" w:date="2021-06-18T16:47:00Z">
        <w:r w:rsidR="00593526" w:rsidDel="0038642D">
          <w:rPr>
            <w:lang w:val="en-CA"/>
          </w:rPr>
          <w:delText xml:space="preserve"> </w:delText>
        </w:r>
        <w:r w:rsidR="00BB377D" w:rsidDel="0038642D">
          <w:rPr>
            <w:lang w:val="en-CA"/>
          </w:rPr>
          <w:delText>complicated</w:delText>
        </w:r>
      </w:del>
      <w:r w:rsidR="00BB377D">
        <w:rPr>
          <w:lang w:val="en-CA"/>
        </w:rPr>
        <w:t xml:space="preserve"> to implement it as a dichotomous classification.</w:t>
      </w:r>
      <w:r w:rsidR="00593526">
        <w:rPr>
          <w:lang w:val="en-CA"/>
        </w:rPr>
        <w:t xml:space="preserve"> As a decision-making framework, IPM is in-principle applicable in any farming system, no matter how biodiverse or input-intensive.</w:t>
      </w:r>
      <w:r w:rsidR="00BB377D">
        <w:rPr>
          <w:lang w:val="en-CA"/>
        </w:rPr>
        <w:t xml:space="preserve"> Because the decision-making weighs multiple contextual factors, it may </w:t>
      </w:r>
      <w:r>
        <w:rPr>
          <w:lang w:val="en-CA"/>
        </w:rPr>
        <w:t xml:space="preserve">not be possible to determine adherence to IPM simply by looking at management decisions without knowing all factors going into them. </w:t>
      </w:r>
      <w:r w:rsidR="00BB377D">
        <w:rPr>
          <w:lang w:val="en-CA"/>
        </w:rPr>
        <w:t>Furthermore, as a toolkit</w:t>
      </w:r>
      <w:r w:rsidR="00C1775B">
        <w:rPr>
          <w:lang w:val="en-CA"/>
        </w:rPr>
        <w:t xml:space="preserve"> of tactics </w:t>
      </w:r>
      <w:r w:rsidR="00BB377D">
        <w:rPr>
          <w:lang w:val="en-CA"/>
        </w:rPr>
        <w:t xml:space="preserve">categorizing farms as “IPM Practitioners” </w:t>
      </w:r>
      <w:r w:rsidR="00C1775B">
        <w:rPr>
          <w:lang w:val="en-CA"/>
        </w:rPr>
        <w:t>could</w:t>
      </w:r>
      <w:r w:rsidR="00BB377D">
        <w:rPr>
          <w:lang w:val="en-CA"/>
        </w:rPr>
        <w:t xml:space="preserve"> </w:t>
      </w:r>
      <w:r w:rsidR="00E315ED">
        <w:rPr>
          <w:lang w:val="en-CA"/>
        </w:rPr>
        <w:t>be extremely inclusive, counting farms that utilize any IPM tactics, or extremely narrow, only including those which use a wide range of tactics.</w:t>
      </w:r>
      <w:r w:rsidR="007255D6">
        <w:rPr>
          <w:lang w:val="en-CA"/>
        </w:rPr>
        <w:t xml:space="preserve"> In an extreme example of this difficulty, West and Cisse </w:t>
      </w:r>
      <w:r w:rsidR="007255D6">
        <w:rPr>
          <w:lang w:val="en-CA"/>
        </w:rPr>
        <w:fldChar w:fldCharType="begin"/>
      </w:r>
      <w:r w:rsidR="007255D6">
        <w:rPr>
          <w:lang w:val="en-CA"/>
        </w:rPr>
        <w:instrText xml:space="preserve"> ADDIN ZOTERO_ITEM CSL_CITATION {"citationID":"Mk2Rsrjj","properties":{"formattedCitation":"(2014)","plainCitation":"(2014)","noteIndex":0},"citationItems":[{"id":6812,"uris":["http://zotero.org/users/local/nBPNHnE2/items/D67AKLWN"],"uri":["http://zotero.org/users/local/nBPNHnE2/items/D67AKLWN"],"itemData":{"id":6812,"type":"report","title":"Social Determinants Of Adoption Of Integrated Pest Management (Ipm) By Quebec Grain Farmers","author":[{"family":"West","given":"Gale E"},{"family":"Cisse","given":"Ismaelh Ahmed"}],"issued":{"date-parts":[["2014"]]}},"suppress-author":true}],"schema":"https://github.com/citation-style-language/schema/raw/master/csl-citation.json"} </w:instrText>
      </w:r>
      <w:r w:rsidR="007255D6">
        <w:rPr>
          <w:lang w:val="en-CA"/>
        </w:rPr>
        <w:fldChar w:fldCharType="separate"/>
      </w:r>
      <w:r w:rsidR="007255D6" w:rsidRPr="007255D6">
        <w:rPr>
          <w:rFonts w:ascii="Calibri" w:hAnsi="Calibri" w:cs="Calibri"/>
        </w:rPr>
        <w:t>(2014)</w:t>
      </w:r>
      <w:r w:rsidR="007255D6">
        <w:rPr>
          <w:lang w:val="en-CA"/>
        </w:rPr>
        <w:fldChar w:fldCharType="end"/>
      </w:r>
      <w:r w:rsidR="007255D6">
        <w:rPr>
          <w:lang w:val="en-CA"/>
        </w:rPr>
        <w:t xml:space="preserve"> found that farmers in Quebec who scored lower on their index measuring IPM adoption were </w:t>
      </w:r>
      <w:r w:rsidR="007255D6">
        <w:rPr>
          <w:i/>
          <w:iCs/>
          <w:lang w:val="en-CA"/>
        </w:rPr>
        <w:t xml:space="preserve">more likely </w:t>
      </w:r>
      <w:r w:rsidR="007255D6">
        <w:rPr>
          <w:lang w:val="en-CA"/>
        </w:rPr>
        <w:t xml:space="preserve">to </w:t>
      </w:r>
      <w:r w:rsidR="00BE33AE">
        <w:rPr>
          <w:lang w:val="en-CA"/>
        </w:rPr>
        <w:t>self-</w:t>
      </w:r>
      <w:r w:rsidR="007255D6">
        <w:rPr>
          <w:lang w:val="en-CA"/>
        </w:rPr>
        <w:t xml:space="preserve">identify as practicing IPM. </w:t>
      </w:r>
    </w:p>
    <w:p w14:paraId="6CAC4510" w14:textId="34BBE21C" w:rsidR="00356A41" w:rsidRDefault="00356A41" w:rsidP="00626F49">
      <w:pPr>
        <w:rPr>
          <w:lang w:val="en-CA"/>
        </w:rPr>
      </w:pPr>
      <w:r>
        <w:rPr>
          <w:lang w:val="en-CA"/>
        </w:rPr>
        <w:tab/>
        <w:t xml:space="preserve">Additionally, IPM’s goals may be difficult to incorporate into a certification, </w:t>
      </w:r>
      <w:commentRangeStart w:id="41"/>
      <w:r>
        <w:rPr>
          <w:lang w:val="en-CA"/>
        </w:rPr>
        <w:t>similar to difficulties with other ecological agriculture concepts</w:t>
      </w:r>
      <w:commentRangeEnd w:id="41"/>
      <w:r w:rsidR="00A61744">
        <w:rPr>
          <w:rStyle w:val="CommentReference"/>
        </w:rPr>
        <w:commentReference w:id="41"/>
      </w:r>
      <w:r>
        <w:rPr>
          <w:lang w:val="en-CA"/>
        </w:rPr>
        <w:t xml:space="preserve">. </w:t>
      </w:r>
      <w:ins w:id="42" w:author="Andrew Gerlicz" w:date="2021-06-18T16:51:00Z">
        <w:r w:rsidR="00A61744">
          <w:rPr>
            <w:lang w:val="en-CA"/>
          </w:rPr>
          <w:t xml:space="preserve">The goal of </w:t>
        </w:r>
      </w:ins>
      <w:r>
        <w:rPr>
          <w:lang w:val="en-CA"/>
        </w:rPr>
        <w:t>IPM</w:t>
      </w:r>
      <w:del w:id="43" w:author="Andrew Gerlicz" w:date="2021-06-18T16:51:00Z">
        <w:r w:rsidR="00773D03" w:rsidDel="00A61744">
          <w:rPr>
            <w:lang w:val="en-CA"/>
          </w:rPr>
          <w:delText xml:space="preserve"> generally</w:delText>
        </w:r>
      </w:del>
      <w:r w:rsidR="00773D03">
        <w:rPr>
          <w:lang w:val="en-CA"/>
        </w:rPr>
        <w:t xml:space="preserve"> is</w:t>
      </w:r>
      <w:r>
        <w:rPr>
          <w:lang w:val="en-CA"/>
        </w:rPr>
        <w:t xml:space="preserve"> </w:t>
      </w:r>
      <w:ins w:id="44" w:author="Andrew Gerlicz" w:date="2021-06-18T16:51:00Z">
        <w:r w:rsidR="00A61744">
          <w:rPr>
            <w:lang w:val="en-CA"/>
          </w:rPr>
          <w:t xml:space="preserve">generally </w:t>
        </w:r>
      </w:ins>
      <w:r>
        <w:rPr>
          <w:lang w:val="en-CA"/>
        </w:rPr>
        <w:t>conceived</w:t>
      </w:r>
      <w:r w:rsidR="00773D03">
        <w:rPr>
          <w:lang w:val="en-CA"/>
        </w:rPr>
        <w:t xml:space="preserve"> of</w:t>
      </w:r>
      <w:r>
        <w:rPr>
          <w:lang w:val="en-CA"/>
        </w:rPr>
        <w:t xml:space="preserve"> as “optimizing” or “minimizing” the use of pesticides and herbicides, </w:t>
      </w:r>
      <w:commentRangeStart w:id="45"/>
      <w:r>
        <w:rPr>
          <w:lang w:val="en-CA"/>
        </w:rPr>
        <w:t xml:space="preserve">but </w:t>
      </w:r>
      <w:r w:rsidR="00773D03">
        <w:rPr>
          <w:lang w:val="en-CA"/>
        </w:rPr>
        <w:t xml:space="preserve">minimization can take place </w:t>
      </w:r>
      <w:r w:rsidR="00773D03">
        <w:rPr>
          <w:lang w:val="en-CA"/>
        </w:rPr>
        <w:lastRenderedPageBreak/>
        <w:t>within very different sets of constraints, and optimization may balance other factors in a variety of ways</w:t>
      </w:r>
      <w:commentRangeEnd w:id="45"/>
      <w:r w:rsidR="00A61744">
        <w:rPr>
          <w:rStyle w:val="CommentReference"/>
        </w:rPr>
        <w:commentReference w:id="45"/>
      </w:r>
      <w:r w:rsidR="00773D03">
        <w:rPr>
          <w:lang w:val="en-CA"/>
        </w:rPr>
        <w:t xml:space="preserve">. This difficulty shows up prominently in the history of organic agriculture and the move towards certification. While organic farmers strove to minimize agrochemical usage, before certification became dominant a substantial minority utilized pesticides, herbicides or synthetic fertilizers in a limited fashion </w:t>
      </w:r>
      <w:r w:rsidR="00773D03">
        <w:rPr>
          <w:lang w:val="en-CA"/>
        </w:rPr>
        <w:fldChar w:fldCharType="begin"/>
      </w:r>
      <w:r w:rsidR="00773D03">
        <w:rPr>
          <w:lang w:val="en-CA"/>
        </w:rPr>
        <w:instrText xml:space="preserve"> ADDIN ZOTERO_ITEM CSL_CITATION {"citationID":"uT2iSWRH","properties":{"formattedCitation":"(USDA Study Team on Organic Farming, 1980)","plainCitation":"(USDA Study Team on Organic Farming, 1980)","noteIndex":0},"citationItems":[{"id":6811,"uris":["http://zotero.org/users/local/nBPNHnE2/items/L55NTYLU"],"uri":["http://zotero.org/users/local/nBPNHnE2/items/L55NTYLU"],"itemData":{"id":6811,"type":"book","event-place":"Washington, DC","publisher":"US Department of Agriculture","publisher-place":"Washington, DC","title":"Report and recommendations on organic farming","author":[{"family":"USDA Study Team on Organic Farming","given":""}],"issued":{"date-parts":[["1980"]]}}}],"schema":"https://github.com/citation-style-language/schema/raw/master/csl-citation.json"} </w:instrText>
      </w:r>
      <w:r w:rsidR="00773D03">
        <w:rPr>
          <w:lang w:val="en-CA"/>
        </w:rPr>
        <w:fldChar w:fldCharType="separate"/>
      </w:r>
      <w:r w:rsidR="00773D03" w:rsidRPr="00773D03">
        <w:rPr>
          <w:rFonts w:ascii="Calibri" w:hAnsi="Calibri" w:cs="Calibri"/>
        </w:rPr>
        <w:t>(USDA Study Team on Organic Farming, 1980)</w:t>
      </w:r>
      <w:r w:rsidR="00773D03">
        <w:rPr>
          <w:lang w:val="en-CA"/>
        </w:rPr>
        <w:fldChar w:fldCharType="end"/>
      </w:r>
      <w:r w:rsidR="00773D03">
        <w:rPr>
          <w:lang w:val="en-CA"/>
        </w:rPr>
        <w:t>. Certification of organic agriculture coalesced on banning categories of products rather than attempting to operationalize a more nuanced concept of “minimization.”</w:t>
      </w:r>
    </w:p>
    <w:p w14:paraId="740E8CDF" w14:textId="63630712" w:rsidR="00062BE1" w:rsidRDefault="00062BE1" w:rsidP="00626F49">
      <w:pPr>
        <w:rPr>
          <w:lang w:val="en-CA"/>
        </w:rPr>
      </w:pPr>
      <w:r>
        <w:rPr>
          <w:lang w:val="en-CA"/>
        </w:rPr>
        <w:tab/>
        <w:t>IPM is</w:t>
      </w:r>
      <w:r w:rsidR="00C1775B">
        <w:rPr>
          <w:lang w:val="en-CA"/>
        </w:rPr>
        <w:t xml:space="preserve"> often</w:t>
      </w:r>
      <w:r>
        <w:rPr>
          <w:lang w:val="en-CA"/>
        </w:rPr>
        <w:t xml:space="preserve"> utilized in certifications because pesticide use is an important element in agricultural sustainability</w:t>
      </w:r>
      <w:ins w:id="46" w:author="Andrew Gerlicz" w:date="2021-06-18T16:54:00Z">
        <w:r w:rsidR="00A61744">
          <w:rPr>
            <w:lang w:val="en-CA"/>
          </w:rPr>
          <w:t xml:space="preserve">, as well as personal and </w:t>
        </w:r>
      </w:ins>
      <w:del w:id="47" w:author="Andrew Gerlicz" w:date="2021-06-18T16:54:00Z">
        <w:r w:rsidDel="00A61744">
          <w:rPr>
            <w:lang w:val="en-CA"/>
          </w:rPr>
          <w:delText xml:space="preserve"> </w:delText>
        </w:r>
      </w:del>
      <w:ins w:id="48" w:author="Andrew Gerlicz" w:date="2021-06-18T16:53:00Z">
        <w:r w:rsidR="00A61744">
          <w:rPr>
            <w:lang w:val="en-CA"/>
          </w:rPr>
          <w:t xml:space="preserve">public health </w:t>
        </w:r>
      </w:ins>
      <w:r>
        <w:rPr>
          <w:lang w:val="en-CA"/>
        </w:rPr>
        <w:t xml:space="preserve">concerns. </w:t>
      </w:r>
      <w:del w:id="49" w:author="Andrew Gerlicz" w:date="2021-06-18T16:55:00Z">
        <w:r w:rsidDel="00A61744">
          <w:rPr>
            <w:lang w:val="en-CA"/>
          </w:rPr>
          <w:delText xml:space="preserve">Concern </w:delText>
        </w:r>
      </w:del>
      <w:ins w:id="50" w:author="Andrew Gerlicz" w:date="2021-06-18T16:55:00Z">
        <w:r w:rsidR="00A61744">
          <w:rPr>
            <w:lang w:val="en-CA"/>
          </w:rPr>
          <w:t xml:space="preserve">Consumers concerns </w:t>
        </w:r>
      </w:ins>
      <w:r>
        <w:rPr>
          <w:lang w:val="en-CA"/>
        </w:rPr>
        <w:t xml:space="preserve">about </w:t>
      </w:r>
      <w:del w:id="51" w:author="Andrew Gerlicz" w:date="2021-06-18T16:54:00Z">
        <w:r w:rsidDel="00A61744">
          <w:rPr>
            <w:lang w:val="en-CA"/>
          </w:rPr>
          <w:delText xml:space="preserve">personal </w:delText>
        </w:r>
      </w:del>
      <w:ins w:id="52" w:author="Andrew Gerlicz" w:date="2021-06-19T11:29:00Z">
        <w:r w:rsidR="002B7066">
          <w:rPr>
            <w:lang w:val="en-CA"/>
          </w:rPr>
          <w:t xml:space="preserve">their </w:t>
        </w:r>
      </w:ins>
      <w:r>
        <w:rPr>
          <w:lang w:val="en-CA"/>
        </w:rPr>
        <w:t xml:space="preserve">exposure to pesticides is a primary driver of organic food purchases </w:t>
      </w:r>
      <w:r>
        <w:rPr>
          <w:lang w:val="en-CA"/>
        </w:rPr>
        <w:fldChar w:fldCharType="begin"/>
      </w:r>
      <w:r>
        <w:rPr>
          <w:lang w:val="en-CA"/>
        </w:rPr>
        <w:instrText xml:space="preserve"> ADDIN ZOTERO_ITEM CSL_CITATION {"citationID":"yk48K7s8","properties":{"formattedCitation":"(Hughner et al., 2007)","plainCitation":"(Hughner et al., 2007)","noteIndex":0},"citationItems":[{"id":6768,"uris":["http://zotero.org/users/local/nBPNHnE2/items/3A2AGGFR"],"uri":["http://zotero.org/users/local/nBPNHnE2/items/3A2AGGFR"],"itemData":{"id":6768,"type":"article-journal","container-title":"Journal of Consumer Behaviour: An International Research Review","issue":"2-3","note":"publisher: Wiley Online Library","page":"94–110","source":"Google Scholar","title":"Who are organic food consumers? A compilation and review of why people purchase organic food","title-short":"Who are organic food consumers?","volume":"6","author":[{"family":"Hughner","given":"Renée Shaw"},{"family":"McDonagh","given":"Pierre"},{"family":"Prothero","given":"Andrea"},{"family":"Shultz","given":"Clifford J."},{"family":"Stanton","given":"Julie"}],"issued":{"date-parts":[["2007"]]}}}],"schema":"https://github.com/citation-style-language/schema/raw/master/csl-citation.json"} </w:instrText>
      </w:r>
      <w:r>
        <w:rPr>
          <w:lang w:val="en-CA"/>
        </w:rPr>
        <w:fldChar w:fldCharType="separate"/>
      </w:r>
      <w:r w:rsidRPr="00062BE1">
        <w:rPr>
          <w:rFonts w:ascii="Calibri" w:hAnsi="Calibri" w:cs="Calibri"/>
        </w:rPr>
        <w:t>(Hughner et al., 2007)</w:t>
      </w:r>
      <w:r>
        <w:rPr>
          <w:lang w:val="en-CA"/>
        </w:rPr>
        <w:fldChar w:fldCharType="end"/>
      </w:r>
      <w:r>
        <w:rPr>
          <w:lang w:val="en-CA"/>
        </w:rPr>
        <w:t>, though also followed by concerns about the environmental and social costs of pesticide use (ibid). Exposure to pesticides is a major occupational risk factor for farm-workers</w:t>
      </w:r>
      <w:r w:rsidR="00E85E0E">
        <w:rPr>
          <w:lang w:val="en-CA"/>
        </w:rPr>
        <w:t xml:space="preserve"> </w:t>
      </w:r>
      <w:r w:rsidR="00E85E0E">
        <w:rPr>
          <w:lang w:val="en-CA"/>
        </w:rPr>
        <w:fldChar w:fldCharType="begin"/>
      </w:r>
      <w:r w:rsidR="00E85E0E">
        <w:rPr>
          <w:lang w:val="en-CA"/>
        </w:rPr>
        <w:instrText xml:space="preserve"> ADDIN ZOTERO_ITEM CSL_CITATION {"citationID":"Qa59bZjw","properties":{"formattedCitation":"(Tago et al., 2014)","plainCitation":"(Tago et al., 2014)","noteIndex":0},"citationItems":[{"id":6774,"uris":["http://zotero.org/users/local/nBPNHnE2/items/EAAU2NZJ"],"uri":["http://zotero.org/users/local/nBPNHnE2/items/EAAU2NZJ"],"itemData":{"id":6774,"type":"article-journal","container-title":"Preference measurement in health","note":"publisher: Emerald Group Publishing Limited","source":"Google Scholar","title":"Pesticides and health: a review of evidence on health effects, valuation of risks, and benefit-cost analysis","title-short":"Pesticides and health","author":[{"family":"Tago","given":"Damian"},{"family":"Andersson","given":"Henrik"},{"family":"Treich","given":"Nicolas"}],"issued":{"date-parts":[["2014"]]}}}],"schema":"https://github.com/citation-style-language/schema/raw/master/csl-citation.json"} </w:instrText>
      </w:r>
      <w:r w:rsidR="00E85E0E">
        <w:rPr>
          <w:lang w:val="en-CA"/>
        </w:rPr>
        <w:fldChar w:fldCharType="separate"/>
      </w:r>
      <w:r w:rsidR="00E85E0E" w:rsidRPr="00E85E0E">
        <w:rPr>
          <w:rFonts w:ascii="Calibri" w:hAnsi="Calibri" w:cs="Calibri"/>
        </w:rPr>
        <w:t>(Tago et al., 2014)</w:t>
      </w:r>
      <w:r w:rsidR="00E85E0E">
        <w:rPr>
          <w:lang w:val="en-CA"/>
        </w:rPr>
        <w:fldChar w:fldCharType="end"/>
      </w:r>
      <w:r w:rsidR="00E85E0E">
        <w:rPr>
          <w:lang w:val="en-CA"/>
        </w:rPr>
        <w:t xml:space="preserve"> and pesticides may contribute to birth defects, infant mortality and cognitive impairments in children of farmworkers or in heavily agricultural communities </w:t>
      </w:r>
      <w:r w:rsidR="00E85E0E">
        <w:rPr>
          <w:lang w:val="en-CA"/>
        </w:rPr>
        <w:fldChar w:fldCharType="begin"/>
      </w:r>
      <w:r w:rsidR="00773D03">
        <w:rPr>
          <w:lang w:val="en-CA"/>
        </w:rPr>
        <w:instrText xml:space="preserve"> ADDIN ZOTERO_ITEM CSL_CITATION {"citationID":"MKolk43O","properties":{"formattedCitation":"(Garry et al., 2002; Regidor et al., 2004; Taylor, 2021)","plainCitation":"(Garry et al., 2002; Regidor et al., 2004; Taylor, 2021)","noteIndex":0},"citationItems":[{"id":6770,"uris":["http://zotero.org/users/local/nBPNHnE2/items/5XYXTEK4"],"uri":["http://zotero.org/users/local/nBPNHnE2/items/5XYXTEK4"],"itemData":{"id":6770,"type":"article-journal","container-title":"Environmental health perspectives","issue":"suppl 3","page":"441–449","title":"Birth defects, season of conception, and sex of children born to pesticide applicators living in the Red River Valley of Minnesota, USA.","volume":"110","author":[{"family":"Garry","given":"Vincent F"},{"family":"Harkins","given":"Mary E"},{"family":"Erickson","given":"Leanna L"},{"family":"Long-Simpson","given":"Leslie K"},{"family":"Holland","given":"Seth E"},{"family":"Burroughs","given":"Barbara L"}],"issued":{"date-parts":[["2002"]]}}},{"id":6771,"uris":["http://zotero.org/users/local/nBPNHnE2/items/6USKSRDP"],"uri":["http://zotero.org/users/local/nBPNHnE2/items/6USKSRDP"],"itemData":{"id":6771,"type":"article-journal","container-title":"Occupational and environmental medicine","issue":"4","note":"publisher: BMJ Publishing Group Ltd","page":"334–339","source":"Google Scholar","title":"Paternal exposure to agricultural pesticides and cause specific fetal death","volume":"61","author":[{"family":"Regidor","given":"E."},{"family":"Ronda","given":"E."},{"family":"García","given":"A. M."},{"family":"Domínguez","given":"V."}],"issued":{"date-parts":[["2004"]]}}},{"id":6777,"uris":["http://zotero.org/users/local/nBPNHnE2/items/489VIJAF"],"uri":["http://zotero.org/users/local/nBPNHnE2/items/489VIJAF"],"itemData":{"id":6777,"type":"article-journal","collection-title":"Working Paper Series","container-title":"Columbia Center for Environmental Economics and Policy Working Paper Series","title":"Cicadian Rhythm: Insecticides, Infant Health and Long-term Outcomes","URL":"https://ceep.columbia.edu/sites/default/files/content/papers/n0.pdf","volume":"9","author":[{"family":"Taylor","given":"Charles","suffix":"A"}],"issued":{"date-parts":[["2021",5]]}}}],"schema":"https://github.com/citation-style-language/schema/raw/master/csl-citation.json"} </w:instrText>
      </w:r>
      <w:r w:rsidR="00E85E0E">
        <w:rPr>
          <w:lang w:val="en-CA"/>
        </w:rPr>
        <w:fldChar w:fldCharType="separate"/>
      </w:r>
      <w:r w:rsidR="00E85E0E" w:rsidRPr="00E85E0E">
        <w:rPr>
          <w:rFonts w:ascii="Calibri" w:hAnsi="Calibri" w:cs="Calibri"/>
        </w:rPr>
        <w:t>(Garry et al., 2002; Regidor et al., 2004; Taylor, 2021)</w:t>
      </w:r>
      <w:r w:rsidR="00E85E0E">
        <w:rPr>
          <w:lang w:val="en-CA"/>
        </w:rPr>
        <w:fldChar w:fldCharType="end"/>
      </w:r>
      <w:r w:rsidR="00E85E0E">
        <w:rPr>
          <w:lang w:val="en-CA"/>
        </w:rPr>
        <w:t xml:space="preserve">. </w:t>
      </w:r>
      <w:r w:rsidR="00393684">
        <w:rPr>
          <w:lang w:val="en-CA"/>
        </w:rPr>
        <w:t>Reducing pesticide use thus unites food safety</w:t>
      </w:r>
      <w:r w:rsidR="00BE33AE">
        <w:rPr>
          <w:lang w:val="en-CA"/>
        </w:rPr>
        <w:t>, food quality</w:t>
      </w:r>
      <w:r w:rsidR="00393684">
        <w:rPr>
          <w:lang w:val="en-CA"/>
        </w:rPr>
        <w:t xml:space="preserve"> and</w:t>
      </w:r>
      <w:r w:rsidR="00BE33AE">
        <w:rPr>
          <w:lang w:val="en-CA"/>
        </w:rPr>
        <w:t xml:space="preserve"> environmental and social</w:t>
      </w:r>
      <w:r w:rsidR="00393684">
        <w:rPr>
          <w:lang w:val="en-CA"/>
        </w:rPr>
        <w:t xml:space="preserve"> externality concerns that motivate consumers to seek out eco-labeled products. </w:t>
      </w:r>
    </w:p>
    <w:p w14:paraId="6037734F" w14:textId="6AD3FF7B" w:rsidR="00393684" w:rsidRPr="006543E7" w:rsidRDefault="00393684" w:rsidP="00626F49">
      <w:pPr>
        <w:rPr>
          <w:lang w:val="en-CA"/>
        </w:rPr>
      </w:pPr>
      <w:r>
        <w:rPr>
          <w:lang w:val="en-CA"/>
        </w:rPr>
        <w:tab/>
      </w:r>
      <w:r w:rsidR="00342A6D">
        <w:rPr>
          <w:lang w:val="en-CA"/>
        </w:rPr>
        <w:t xml:space="preserve">IPM is also an appealing framework because </w:t>
      </w:r>
      <w:r w:rsidR="00342A6D" w:rsidRPr="00775174">
        <w:rPr>
          <w:highlight w:val="yellow"/>
          <w:lang w:val="en-CA"/>
          <w:rPrChange w:id="53" w:author="Andrew Gerlicz" w:date="2021-06-18T16:59:00Z">
            <w:rPr>
              <w:lang w:val="en-CA"/>
            </w:rPr>
          </w:rPrChange>
        </w:rPr>
        <w:t>s</w:t>
      </w:r>
      <w:r w:rsidRPr="00775174">
        <w:rPr>
          <w:highlight w:val="yellow"/>
          <w:lang w:val="en-CA"/>
          <w:rPrChange w:id="54" w:author="Andrew Gerlicz" w:date="2021-06-18T16:59:00Z">
            <w:rPr>
              <w:lang w:val="en-CA"/>
            </w:rPr>
          </w:rPrChange>
        </w:rPr>
        <w:t xml:space="preserve">tandards </w:t>
      </w:r>
      <w:r w:rsidR="00342A6D" w:rsidRPr="00775174">
        <w:rPr>
          <w:highlight w:val="yellow"/>
          <w:lang w:val="en-CA"/>
          <w:rPrChange w:id="55" w:author="Andrew Gerlicz" w:date="2021-06-18T16:59:00Z">
            <w:rPr>
              <w:lang w:val="en-CA"/>
            </w:rPr>
          </w:rPrChange>
        </w:rPr>
        <w:t>can</w:t>
      </w:r>
      <w:r w:rsidRPr="00775174">
        <w:rPr>
          <w:highlight w:val="yellow"/>
          <w:lang w:val="en-CA"/>
          <w:rPrChange w:id="56" w:author="Andrew Gerlicz" w:date="2021-06-18T16:59:00Z">
            <w:rPr>
              <w:lang w:val="en-CA"/>
            </w:rPr>
          </w:rPrChange>
        </w:rPr>
        <w:t xml:space="preserve"> be </w:t>
      </w:r>
      <w:r w:rsidR="00342A6D" w:rsidRPr="00775174">
        <w:rPr>
          <w:highlight w:val="yellow"/>
          <w:lang w:val="en-CA"/>
          <w:rPrChange w:id="57" w:author="Andrew Gerlicz" w:date="2021-06-18T16:59:00Z">
            <w:rPr>
              <w:lang w:val="en-CA"/>
            </w:rPr>
          </w:rPrChange>
        </w:rPr>
        <w:t>made more</w:t>
      </w:r>
      <w:r w:rsidRPr="00775174">
        <w:rPr>
          <w:highlight w:val="yellow"/>
          <w:lang w:val="en-CA"/>
          <w:rPrChange w:id="58" w:author="Andrew Gerlicz" w:date="2021-06-18T16:59:00Z">
            <w:rPr>
              <w:lang w:val="en-CA"/>
            </w:rPr>
          </w:rPrChange>
        </w:rPr>
        <w:t xml:space="preserve"> inclusive</w:t>
      </w:r>
      <w:r w:rsidR="00342A6D" w:rsidRPr="00775174">
        <w:rPr>
          <w:highlight w:val="yellow"/>
          <w:lang w:val="en-CA"/>
          <w:rPrChange w:id="59" w:author="Andrew Gerlicz" w:date="2021-06-18T16:59:00Z">
            <w:rPr>
              <w:lang w:val="en-CA"/>
            </w:rPr>
          </w:rPrChange>
        </w:rPr>
        <w:t xml:space="preserve"> and attainable</w:t>
      </w:r>
      <w:r>
        <w:rPr>
          <w:lang w:val="en-CA"/>
        </w:rPr>
        <w:t xml:space="preserve"> </w:t>
      </w:r>
      <w:r w:rsidR="00342A6D">
        <w:rPr>
          <w:lang w:val="en-CA"/>
        </w:rPr>
        <w:t>than the</w:t>
      </w:r>
      <w:r>
        <w:rPr>
          <w:lang w:val="en-CA"/>
        </w:rPr>
        <w:t xml:space="preserve"> pest management standards for organic or biodynamic </w:t>
      </w:r>
      <w:commentRangeStart w:id="60"/>
      <w:r>
        <w:rPr>
          <w:lang w:val="en-CA"/>
        </w:rPr>
        <w:t>farms</w:t>
      </w:r>
      <w:commentRangeEnd w:id="60"/>
      <w:r w:rsidR="00775174">
        <w:rPr>
          <w:rStyle w:val="CommentReference"/>
        </w:rPr>
        <w:commentReference w:id="60"/>
      </w:r>
      <w:r>
        <w:rPr>
          <w:lang w:val="en-CA"/>
        </w:rPr>
        <w:t xml:space="preserve">. </w:t>
      </w:r>
      <w:r w:rsidR="00342A6D">
        <w:rPr>
          <w:lang w:val="en-CA"/>
        </w:rPr>
        <w:t>The difficulty in managing insects and weeds without chemicals is frequently cited by farmers as a reason for not converting to</w:t>
      </w:r>
      <w:r w:rsidR="00C43C95">
        <w:rPr>
          <w:lang w:val="en-CA"/>
        </w:rPr>
        <w:t xml:space="preserve"> </w:t>
      </w:r>
      <w:r w:rsidR="00C43C95">
        <w:rPr>
          <w:lang w:val="en-CA"/>
        </w:rPr>
        <w:fldChar w:fldCharType="begin"/>
      </w:r>
      <w:r w:rsidR="00C43C95">
        <w:rPr>
          <w:lang w:val="en-CA"/>
        </w:rPr>
        <w:instrText xml:space="preserve"> ADDIN ZOTERO_ITEM CSL_CITATION {"citationID":"oU0HNyHA","properties":{"formattedCitation":"(Khaledi et al., 2011; Midmore et al., 2001)","plainCitation":"(Khaledi et al., 2011; Midmore et al., 2001)","noteIndex":0},"citationItems":[{"id":6783,"uris":["http://zotero.org/users/local/nBPNHnE2/items/YBAHNBGF"],"uri":["http://zotero.org/users/local/nBPNHnE2/items/YBAHNBGF"],"itemData":{"id":6783,"type":"article-journal","container-title":"ENVIRONMENTAL SCIENCES","issue":"2","page":"109–126","source":"Google Scholar","title":"Assessing the Barriers to Conversion to Organic Farming in Canada","volume":"8","author":[{"family":"Khaledi","given":"Mohammad"},{"family":"Liaghati","given":"Houman"},{"family":"Mohammadamini","given":"Maryam"},{"family":"Weseen","given":"Simon"}],"issued":{"date-parts":[["2011"]]}}},{"id":6779,"uris":["http://zotero.org/users/local/nBPNHnE2/items/U33KTNRH"],"uri":["http://zotero.org/users/local/nBPNHnE2/items/U33KTNRH"],"itemData":{"id":6779,"type":"article-journal","note":"publisher: University of Wales, Aberytwyth","source":"Google Scholar","title":"Attitudes towards conversion to organic production systems: a study of farmers in England","title-short":"Attitudes towards conversion to organic production systems","author":[{"family":"Midmore","given":"Peter"},{"family":"Padel","given":"Susanne"},{"family":"McCalman","given":"Heather"},{"family":"Isherwood","given":"Jon"},{"family":"Fowler","given":"Susan"},{"family":"Lamkpin","given":"Nic"}],"issued":{"date-parts":[["2001"]]}}}],"schema":"https://github.com/citation-style-language/schema/raw/master/csl-citation.json"} </w:instrText>
      </w:r>
      <w:r w:rsidR="00C43C95">
        <w:rPr>
          <w:lang w:val="en-CA"/>
        </w:rPr>
        <w:fldChar w:fldCharType="separate"/>
      </w:r>
      <w:r w:rsidR="00C43C95" w:rsidRPr="00C43C95">
        <w:rPr>
          <w:rFonts w:ascii="Calibri" w:hAnsi="Calibri" w:cs="Calibri"/>
        </w:rPr>
        <w:t>(Khaledi et al., 2011; Midmore et al., 2001)</w:t>
      </w:r>
      <w:r w:rsidR="00C43C95">
        <w:rPr>
          <w:lang w:val="en-CA"/>
        </w:rPr>
        <w:fldChar w:fldCharType="end"/>
      </w:r>
      <w:r w:rsidR="00C43C95">
        <w:rPr>
          <w:lang w:val="en-CA"/>
        </w:rPr>
        <w:t xml:space="preserve"> </w:t>
      </w:r>
      <w:r w:rsidR="00342A6D">
        <w:rPr>
          <w:lang w:val="en-CA"/>
        </w:rPr>
        <w:t xml:space="preserve">or </w:t>
      </w:r>
      <w:r w:rsidR="00C43C95">
        <w:rPr>
          <w:lang w:val="en-CA"/>
        </w:rPr>
        <w:t>discontinu</w:t>
      </w:r>
      <w:r w:rsidR="00342A6D">
        <w:rPr>
          <w:lang w:val="en-CA"/>
        </w:rPr>
        <w:t>ing</w:t>
      </w:r>
      <w:r w:rsidR="00C43C95">
        <w:rPr>
          <w:lang w:val="en-CA"/>
        </w:rPr>
        <w:t xml:space="preserve"> organic farming </w:t>
      </w:r>
      <w:r w:rsidR="00C43C95">
        <w:rPr>
          <w:lang w:val="en-CA"/>
        </w:rPr>
        <w:fldChar w:fldCharType="begin"/>
      </w:r>
      <w:r w:rsidR="00C43C95">
        <w:rPr>
          <w:lang w:val="en-CA"/>
        </w:rPr>
        <w:instrText xml:space="preserve"> ADDIN ZOTERO_ITEM CSL_CITATION {"citationID":"0tlKx35V","properties":{"formattedCitation":"(Strochlic &amp; Sierra, 2007)","plainCitation":"(Strochlic &amp; Sierra, 2007)","noteIndex":0},"citationItems":[{"id":6784,"uris":["http://zotero.org/users/local/nBPNHnE2/items/SDMC6MIG"],"uri":["http://zotero.org/users/local/nBPNHnE2/items/SDMC6MIG"],"itemData":{"id":6784,"type":"article-journal","container-title":"California Institute for Rural Studies","page":"1–32","title":"Conventional, mixed and deregistered organic farmers: Entry barriers and reasons for exiting organic production in California","author":[{"family":"Strochlic","given":"Ron"},{"family":"Sierra","given":"Luis"}],"issued":{"date-parts":[["2007"]]}}}],"schema":"https://github.com/citation-style-language/schema/raw/master/csl-citation.json"} </w:instrText>
      </w:r>
      <w:r w:rsidR="00C43C95">
        <w:rPr>
          <w:lang w:val="en-CA"/>
        </w:rPr>
        <w:fldChar w:fldCharType="separate"/>
      </w:r>
      <w:r w:rsidR="00C43C95" w:rsidRPr="00C43C95">
        <w:rPr>
          <w:rFonts w:ascii="Calibri" w:hAnsi="Calibri" w:cs="Calibri"/>
        </w:rPr>
        <w:t>(Strochlic &amp; Sierra, 2007)</w:t>
      </w:r>
      <w:r w:rsidR="00C43C95">
        <w:rPr>
          <w:lang w:val="en-CA"/>
        </w:rPr>
        <w:fldChar w:fldCharType="end"/>
      </w:r>
      <w:r w:rsidR="00C43C95">
        <w:rPr>
          <w:lang w:val="en-CA"/>
        </w:rPr>
        <w:t xml:space="preserve">. Standards based on IPM therefore hold the potential to capitalize on consumer interest in </w:t>
      </w:r>
      <w:r w:rsidR="00342A6D">
        <w:rPr>
          <w:lang w:val="en-CA"/>
        </w:rPr>
        <w:t xml:space="preserve">pesticide reduction </w:t>
      </w:r>
      <w:r w:rsidR="00C43C95">
        <w:rPr>
          <w:lang w:val="en-CA"/>
        </w:rPr>
        <w:t xml:space="preserve">while imposing smaller costs on </w:t>
      </w:r>
      <w:commentRangeStart w:id="61"/>
      <w:r w:rsidR="00C43C95">
        <w:rPr>
          <w:lang w:val="en-CA"/>
        </w:rPr>
        <w:t>producers</w:t>
      </w:r>
      <w:commentRangeEnd w:id="61"/>
      <w:r w:rsidR="00775174">
        <w:rPr>
          <w:rStyle w:val="CommentReference"/>
        </w:rPr>
        <w:commentReference w:id="61"/>
      </w:r>
      <w:r w:rsidR="00C1775B">
        <w:rPr>
          <w:lang w:val="en-CA"/>
        </w:rPr>
        <w:t>, requiring smaller price-premia and</w:t>
      </w:r>
      <w:r w:rsidR="00C43C95">
        <w:rPr>
          <w:lang w:val="en-CA"/>
        </w:rPr>
        <w:t xml:space="preserve"> achieving wider market reach.</w:t>
      </w:r>
    </w:p>
    <w:p w14:paraId="6FDFD3EB" w14:textId="77777777" w:rsidR="000B29FF" w:rsidRPr="001A2EA0" w:rsidRDefault="000B29FF" w:rsidP="001A2EA0">
      <w:pPr>
        <w:ind w:firstLine="720"/>
      </w:pPr>
    </w:p>
    <w:p w14:paraId="5161CBEE" w14:textId="77777777" w:rsidR="009F3212" w:rsidRDefault="009F3212" w:rsidP="009F3212">
      <w:pPr>
        <w:rPr>
          <w:b/>
          <w:bCs/>
          <w:sz w:val="24"/>
          <w:szCs w:val="24"/>
        </w:rPr>
      </w:pPr>
      <w:r>
        <w:rPr>
          <w:b/>
          <w:bCs/>
          <w:sz w:val="24"/>
          <w:szCs w:val="24"/>
        </w:rPr>
        <w:t xml:space="preserve">Methods: </w:t>
      </w:r>
    </w:p>
    <w:p w14:paraId="7A21E6F9" w14:textId="67D2BC47" w:rsidR="0021226D" w:rsidRDefault="009F3212" w:rsidP="009A32FA">
      <w:pPr>
        <w:ind w:firstLine="720"/>
      </w:pPr>
      <w:r w:rsidRPr="009A32FA">
        <w:t xml:space="preserve">A set of eco-labels for foods sold in the United States were assembled from the ecolabel index </w:t>
      </w:r>
      <w:r w:rsidR="00CE59CD">
        <w:fldChar w:fldCharType="begin"/>
      </w:r>
      <w:r w:rsidR="0089420F">
        <w:instrText xml:space="preserve"> ADDIN ZOTERO_ITEM CSL_CITATION {"citationID":"Q8Sek7lB","properties":{"formattedCitation":"({\\i{}Ecolabel Index | Who\\uc0\\u8217{}s Deciding What\\uc0\\u8217{}s Green?}, n.d.)","plainCitation":"(Ecolabel Index | Who’s Deciding What’s Green?, n.d.)","noteIndex":0},"citationItems":[{"id":6813,"uris":["http://zotero.org/users/local/nBPNHnE2/items/SCM8C8LW"],"uri":["http://zotero.org/users/local/nBPNHnE2/items/SCM8C8LW"],"itemData":{"id":6813,"type":"webpage","title":"Ecolabel Index | Who's deciding what's green?","URL":"http://www.ecolabelindex.com/","accessed":{"date-parts":[["2021",6,11]]}}}],"schema":"https://github.com/citation-style-language/schema/raw/master/csl-citation.json"} </w:instrText>
      </w:r>
      <w:r w:rsidR="00CE59CD">
        <w:fldChar w:fldCharType="separate"/>
      </w:r>
      <w:r w:rsidR="0089420F" w:rsidRPr="0089420F">
        <w:rPr>
          <w:rFonts w:ascii="Calibri" w:hAnsi="Calibri" w:cs="Calibri"/>
          <w:szCs w:val="24"/>
        </w:rPr>
        <w:t>(</w:t>
      </w:r>
      <w:r w:rsidR="0089420F" w:rsidRPr="0089420F">
        <w:rPr>
          <w:rFonts w:ascii="Calibri" w:hAnsi="Calibri" w:cs="Calibri"/>
          <w:i/>
          <w:iCs/>
          <w:szCs w:val="24"/>
        </w:rPr>
        <w:t>Ecolabel Index | Who’s Deciding What’s Green?</w:t>
      </w:r>
      <w:r w:rsidR="0089420F" w:rsidRPr="0089420F">
        <w:rPr>
          <w:rFonts w:ascii="Calibri" w:hAnsi="Calibri" w:cs="Calibri"/>
          <w:szCs w:val="24"/>
        </w:rPr>
        <w:t>, n.d.)</w:t>
      </w:r>
      <w:r w:rsidR="00CE59CD">
        <w:fldChar w:fldCharType="end"/>
      </w:r>
      <w:r w:rsidRPr="009A32FA">
        <w:t xml:space="preserve">. Inclusion criteria </w:t>
      </w:r>
      <w:del w:id="62" w:author="Andrew Gerlicz" w:date="2021-06-18T17:02:00Z">
        <w:r w:rsidRPr="009A32FA" w:rsidDel="00775174">
          <w:delText>were:</w:delText>
        </w:r>
      </w:del>
      <w:ins w:id="63" w:author="Andrew Gerlicz" w:date="2021-06-18T17:02:00Z">
        <w:r w:rsidR="00775174">
          <w:t>required that</w:t>
        </w:r>
      </w:ins>
      <w:r w:rsidRPr="009A32FA">
        <w:t xml:space="preserve"> labels </w:t>
      </w:r>
      <w:del w:id="64" w:author="Andrew Gerlicz" w:date="2021-06-18T17:02:00Z">
        <w:r w:rsidRPr="009A32FA" w:rsidDel="00775174">
          <w:delText xml:space="preserve">must be </w:delText>
        </w:r>
      </w:del>
      <w:ins w:id="65" w:author="Andrew Gerlicz" w:date="2021-06-18T17:02:00Z">
        <w:r w:rsidR="00775174">
          <w:t xml:space="preserve">are </w:t>
        </w:r>
      </w:ins>
      <w:r w:rsidRPr="009A32FA">
        <w:t xml:space="preserve">used (directly or indirectly) in the United States, and that </w:t>
      </w:r>
      <w:del w:id="66" w:author="Andrew Gerlicz" w:date="2021-06-18T17:02:00Z">
        <w:r w:rsidRPr="009A32FA" w:rsidDel="00775174">
          <w:delText xml:space="preserve">the </w:delText>
        </w:r>
      </w:del>
      <w:r w:rsidRPr="009A32FA">
        <w:t>certification protocol</w:t>
      </w:r>
      <w:ins w:id="67" w:author="Andrew Gerlicz" w:date="2021-06-18T17:02:00Z">
        <w:r w:rsidR="00775174">
          <w:t>s</w:t>
        </w:r>
      </w:ins>
      <w:r w:rsidRPr="009A32FA">
        <w:t xml:space="preserve"> </w:t>
      </w:r>
      <w:del w:id="68" w:author="Andrew Gerlicz" w:date="2021-06-18T17:02:00Z">
        <w:r w:rsidRPr="009A32FA" w:rsidDel="00775174">
          <w:delText xml:space="preserve">must </w:delText>
        </w:r>
      </w:del>
      <w:r w:rsidRPr="009A32FA">
        <w:t>reference the framework of “Integrated Pest Management”</w:t>
      </w:r>
      <w:ins w:id="69" w:author="Andrew Gerlicz" w:date="2021-06-18T17:02:00Z">
        <w:r w:rsidR="00775174">
          <w:t xml:space="preserve">. In </w:t>
        </w:r>
      </w:ins>
      <w:del w:id="70" w:author="Andrew Gerlicz" w:date="2021-06-18T17:02:00Z">
        <w:r w:rsidRPr="009A32FA" w:rsidDel="00775174">
          <w:delText xml:space="preserve"> i</w:delText>
        </w:r>
      </w:del>
      <w:r w:rsidRPr="009A32FA">
        <w:t>n all, 2</w:t>
      </w:r>
      <w:r w:rsidR="00C1775B">
        <w:t>4</w:t>
      </w:r>
      <w:r w:rsidRPr="009A32FA">
        <w:t xml:space="preserve"> certification programs were identified (Table 1). The certification protocols for these programs were inspected line by line and the criteria related to IPM were coded and categorized.</w:t>
      </w:r>
      <w:r w:rsidR="0021226D" w:rsidRPr="009A32FA">
        <w:t xml:space="preserve"> Because some certifications included requirements relating to worker </w:t>
      </w:r>
      <w:r w:rsidR="00BB377D" w:rsidRPr="009A32FA">
        <w:t xml:space="preserve">and environmental </w:t>
      </w:r>
      <w:r w:rsidR="0021226D" w:rsidRPr="009A32FA">
        <w:t>safety in handling</w:t>
      </w:r>
      <w:r w:rsidR="00BB377D" w:rsidRPr="009A32FA">
        <w:t xml:space="preserve"> and storage of</w:t>
      </w:r>
      <w:r w:rsidR="0021226D" w:rsidRPr="009A32FA">
        <w:t xml:space="preserve"> pesticides under the rubric of IPM, these types of requirements were </w:t>
      </w:r>
      <w:r w:rsidR="00E315ED" w:rsidRPr="009A32FA">
        <w:t xml:space="preserve">analyzed </w:t>
      </w:r>
      <w:r w:rsidR="0021226D" w:rsidRPr="009A32FA">
        <w:t xml:space="preserve">for all certifications. </w:t>
      </w:r>
    </w:p>
    <w:p w14:paraId="2FF7FEC6" w14:textId="4E30EE22" w:rsidR="00CE59CD" w:rsidRPr="009A32FA" w:rsidRDefault="00CE59CD" w:rsidP="00CE59CD">
      <w:pPr>
        <w:ind w:firstLine="720"/>
      </w:pPr>
      <w:r>
        <w:t xml:space="preserve">For the purposes of this paper, I define “pests” as all organisms that threaten the health and productivity of crop plants; as such, IPM is used as an umbrella term which incorporates </w:t>
      </w:r>
      <w:ins w:id="71" w:author="Andrew Gerlicz" w:date="2021-06-18T17:05:00Z">
        <w:r w:rsidR="00775174">
          <w:t>herbivore?,</w:t>
        </w:r>
      </w:ins>
      <w:ins w:id="72" w:author="Andrew Gerlicz" w:date="2021-06-18T17:04:00Z">
        <w:r w:rsidR="00775174">
          <w:t xml:space="preserve"> </w:t>
        </w:r>
      </w:ins>
      <w:r>
        <w:t>weed, fungus and disease management</w:t>
      </w:r>
      <w:r w:rsidR="0089420F">
        <w:t xml:space="preserve">, some certifications adopted this stance, and for consistency, this was used across all certification. </w:t>
      </w:r>
    </w:p>
    <w:p w14:paraId="3E9B5FC3" w14:textId="4D271ECB" w:rsidR="009F3212" w:rsidRPr="009A32FA" w:rsidRDefault="0021226D" w:rsidP="0021226D">
      <w:pPr>
        <w:ind w:firstLine="720"/>
      </w:pPr>
      <w:r w:rsidRPr="009A32FA">
        <w:t xml:space="preserve">Criteria were classified as “Requirements”: the applicant fails certification if the criterion is not met, “Improvement”: the applicant does not have to initially meet the criterion to pass, but after several </w:t>
      </w:r>
      <w:r w:rsidRPr="009A32FA">
        <w:lastRenderedPageBreak/>
        <w:t xml:space="preserve">years in the program, it becomes a requirement, and “Scorecard”: The criterion is assigned a certain number of points, and the applicant must achieve a certain number of points in total to pass. </w:t>
      </w:r>
    </w:p>
    <w:p w14:paraId="2C8D41E8" w14:textId="7751EFDA" w:rsidR="009A32FA" w:rsidRPr="009A32FA" w:rsidRDefault="009A32FA" w:rsidP="009A32FA">
      <w:r w:rsidRPr="009A32FA">
        <w:t xml:space="preserve">In addition to categories that were developed while coding the sample, criteria were coded based on their relationship to the 8 principles of IPM described by </w:t>
      </w:r>
      <w:r w:rsidRPr="009A32FA">
        <w:rPr>
          <w:rFonts w:ascii="Georgia" w:hAnsi="Georgia"/>
          <w:color w:val="333333"/>
          <w:shd w:val="clear" w:color="auto" w:fill="FCFCFC"/>
        </w:rPr>
        <w:t>The EU Framework Directive 2009/128/</w:t>
      </w:r>
      <w:r w:rsidR="0089420F">
        <w:rPr>
          <w:rFonts w:ascii="Georgia" w:hAnsi="Georgia"/>
          <w:color w:val="333333"/>
          <w:shd w:val="clear" w:color="auto" w:fill="FCFCFC"/>
        </w:rPr>
        <w:t xml:space="preserve"> </w:t>
      </w:r>
      <w:r w:rsidR="0089420F">
        <w:rPr>
          <w:rFonts w:ascii="Georgia" w:hAnsi="Georgia"/>
          <w:color w:val="333333"/>
          <w:shd w:val="clear" w:color="auto" w:fill="FCFCFC"/>
        </w:rPr>
        <w:fldChar w:fldCharType="begin"/>
      </w:r>
      <w:r w:rsidR="0089420F">
        <w:rPr>
          <w:rFonts w:ascii="Georgia" w:hAnsi="Georgia"/>
          <w:color w:val="333333"/>
          <w:shd w:val="clear" w:color="auto" w:fill="FCFCFC"/>
        </w:rPr>
        <w:instrText xml:space="preserve"> ADDIN ZOTERO_ITEM CSL_CITATION {"citationID":"Y8lHeu6O","properties":{"formattedCitation":"(OJEC, 2009)","plainCitation":"(OJEC, 2009)","noteIndex":0},"citationItems":[{"id":6817,"uris":["http://zotero.org/users/local/nBPNHnE2/items/EEV76YYX"],"uri":["http://zotero.org/users/local/nBPNHnE2/items/EEV76YYX"],"itemData":{"id":6817,"type":"article","title":"DIRECTIVE 2009/128/EC OF THE EUROPEAN PARLIAMENT AND OF THE COUNCIL of 21 October 2009 establishing a framework for Community action to achieve the sustainable use of pesticides","URL":"https://eur-lex.europa.eu/legal-content/EN/ALL/?uri=CELEX%3A32009L0128","author":[{"family":"OJEC","given":""}],"issued":{"date-parts":[["2009"]]}}}],"schema":"https://github.com/citation-style-language/schema/raw/master/csl-citation.json"} </w:instrText>
      </w:r>
      <w:r w:rsidR="0089420F">
        <w:rPr>
          <w:rFonts w:ascii="Georgia" w:hAnsi="Georgia"/>
          <w:color w:val="333333"/>
          <w:shd w:val="clear" w:color="auto" w:fill="FCFCFC"/>
        </w:rPr>
        <w:fldChar w:fldCharType="separate"/>
      </w:r>
      <w:r w:rsidR="0089420F" w:rsidRPr="0089420F">
        <w:rPr>
          <w:rFonts w:ascii="Georgia" w:hAnsi="Georgia"/>
        </w:rPr>
        <w:t>(OJEC, 2009)</w:t>
      </w:r>
      <w:r w:rsidR="0089420F">
        <w:rPr>
          <w:rFonts w:ascii="Georgia" w:hAnsi="Georgia"/>
          <w:color w:val="333333"/>
          <w:shd w:val="clear" w:color="auto" w:fill="FCFCFC"/>
        </w:rPr>
        <w:fldChar w:fldCharType="end"/>
      </w:r>
      <w:r w:rsidR="0089420F">
        <w:t>.</w:t>
      </w:r>
      <w:r w:rsidR="0089420F" w:rsidRPr="0089420F">
        <w:t xml:space="preserve"> </w:t>
      </w:r>
      <w:r w:rsidR="0089420F">
        <w:t xml:space="preserve">This set of principles is similar to those used by many other promoters, and </w:t>
      </w:r>
      <w:r w:rsidR="002E3695">
        <w:t>is among the most expansive. The principles are:</w:t>
      </w:r>
    </w:p>
    <w:p w14:paraId="42262CF6" w14:textId="77777777" w:rsidR="009A32FA" w:rsidRPr="009A32FA" w:rsidRDefault="009A32FA" w:rsidP="009A32FA">
      <w:pPr>
        <w:pStyle w:val="ListParagraph"/>
        <w:numPr>
          <w:ilvl w:val="0"/>
          <w:numId w:val="1"/>
        </w:numPr>
      </w:pPr>
      <w:r w:rsidRPr="009A32FA">
        <w:t>Prevention and suppression</w:t>
      </w:r>
    </w:p>
    <w:p w14:paraId="4D979E60" w14:textId="77777777" w:rsidR="009A32FA" w:rsidRPr="009A32FA" w:rsidRDefault="009A32FA" w:rsidP="009A32FA">
      <w:pPr>
        <w:pStyle w:val="ListParagraph"/>
        <w:numPr>
          <w:ilvl w:val="0"/>
          <w:numId w:val="1"/>
        </w:numPr>
      </w:pPr>
      <w:r w:rsidRPr="009A32FA">
        <w:t>Monitoring</w:t>
      </w:r>
    </w:p>
    <w:p w14:paraId="4CA3ADE1" w14:textId="645688DC" w:rsidR="009A32FA" w:rsidRPr="009A32FA" w:rsidRDefault="009A32FA" w:rsidP="009A32FA">
      <w:pPr>
        <w:pStyle w:val="ListParagraph"/>
        <w:numPr>
          <w:ilvl w:val="0"/>
          <w:numId w:val="1"/>
        </w:numPr>
      </w:pPr>
      <w:r w:rsidRPr="009A32FA">
        <w:t>Decision</w:t>
      </w:r>
      <w:r>
        <w:t>-making</w:t>
      </w:r>
      <w:r w:rsidRPr="009A32FA">
        <w:t xml:space="preserve"> based on monitoring and thresholds</w:t>
      </w:r>
    </w:p>
    <w:p w14:paraId="3E5264E2" w14:textId="77777777" w:rsidR="009A32FA" w:rsidRPr="009A32FA" w:rsidRDefault="009A32FA" w:rsidP="009A32FA">
      <w:pPr>
        <w:pStyle w:val="ListParagraph"/>
        <w:numPr>
          <w:ilvl w:val="0"/>
          <w:numId w:val="1"/>
        </w:numPr>
      </w:pPr>
      <w:r w:rsidRPr="009A32FA">
        <w:t>Non-Chemical Methods</w:t>
      </w:r>
    </w:p>
    <w:p w14:paraId="79F50B43" w14:textId="77777777" w:rsidR="009A32FA" w:rsidRPr="009A32FA" w:rsidRDefault="009A32FA" w:rsidP="009A32FA">
      <w:pPr>
        <w:pStyle w:val="ListParagraph"/>
        <w:numPr>
          <w:ilvl w:val="0"/>
          <w:numId w:val="1"/>
        </w:numPr>
      </w:pPr>
      <w:r w:rsidRPr="009A32FA">
        <w:t xml:space="preserve">Pesticide Selection </w:t>
      </w:r>
    </w:p>
    <w:p w14:paraId="48BE0F63" w14:textId="77777777" w:rsidR="009A32FA" w:rsidRPr="009A32FA" w:rsidRDefault="009A32FA" w:rsidP="009A32FA">
      <w:pPr>
        <w:pStyle w:val="ListParagraph"/>
        <w:numPr>
          <w:ilvl w:val="0"/>
          <w:numId w:val="1"/>
        </w:numPr>
      </w:pPr>
      <w:r w:rsidRPr="009A32FA">
        <w:t>Reduced Pesticide Use</w:t>
      </w:r>
    </w:p>
    <w:p w14:paraId="3E612128" w14:textId="77777777" w:rsidR="009A32FA" w:rsidRPr="009A32FA" w:rsidRDefault="009A32FA" w:rsidP="009A32FA">
      <w:pPr>
        <w:pStyle w:val="ListParagraph"/>
        <w:numPr>
          <w:ilvl w:val="0"/>
          <w:numId w:val="1"/>
        </w:numPr>
      </w:pPr>
      <w:r w:rsidRPr="009A32FA">
        <w:t xml:space="preserve">Anti-resistance </w:t>
      </w:r>
      <w:commentRangeStart w:id="73"/>
      <w:r w:rsidRPr="009A32FA">
        <w:t>Strategies</w:t>
      </w:r>
      <w:commentRangeEnd w:id="73"/>
      <w:r w:rsidR="00775174">
        <w:rPr>
          <w:rStyle w:val="CommentReference"/>
        </w:rPr>
        <w:commentReference w:id="73"/>
      </w:r>
    </w:p>
    <w:p w14:paraId="2F41CD5B" w14:textId="77777777" w:rsidR="009A32FA" w:rsidRPr="009A32FA" w:rsidRDefault="009A32FA" w:rsidP="009A32FA">
      <w:pPr>
        <w:pStyle w:val="ListParagraph"/>
        <w:numPr>
          <w:ilvl w:val="0"/>
          <w:numId w:val="1"/>
        </w:numPr>
      </w:pPr>
      <w:r w:rsidRPr="009A32FA">
        <w:t>Evaluation</w:t>
      </w:r>
    </w:p>
    <w:p w14:paraId="70D524FD" w14:textId="68FDBCDE" w:rsidR="009A32FA" w:rsidRDefault="009A32FA" w:rsidP="0003080D">
      <w:pPr>
        <w:ind w:firstLine="360"/>
      </w:pPr>
      <w:r>
        <w:t xml:space="preserve">Criteria could be classified as fitting more than one </w:t>
      </w:r>
      <w:r w:rsidR="00C1775B">
        <w:t xml:space="preserve">principle, </w:t>
      </w:r>
      <w:r w:rsidR="00A710A5">
        <w:t xml:space="preserve">but criteria were not included if they </w:t>
      </w:r>
      <w:r w:rsidR="001837C5">
        <w:t xml:space="preserve">advanced a principle only through another lower-numbered principle. For example, while prevention and reduced pesticide </w:t>
      </w:r>
      <w:ins w:id="74" w:author="Andrew Gerlicz" w:date="2021-06-18T17:07:00Z">
        <w:r w:rsidR="00775174">
          <w:t xml:space="preserve">use </w:t>
        </w:r>
      </w:ins>
      <w:r w:rsidR="001837C5">
        <w:t>should also reduce resistance among targeted pests</w:t>
      </w:r>
      <w:ins w:id="75" w:author="Andrew Gerlicz" w:date="2021-06-18T17:07:00Z">
        <w:r w:rsidR="00775174">
          <w:t xml:space="preserve"> to pest management</w:t>
        </w:r>
      </w:ins>
      <w:r w:rsidR="001837C5">
        <w:t xml:space="preserve">, criteria focused on prevention or reduced pesticide use are not classified as being about “anti-resistance strategies.” </w:t>
      </w:r>
    </w:p>
    <w:p w14:paraId="16642682" w14:textId="51ABFFA0" w:rsidR="00613F1E" w:rsidRPr="009A32FA" w:rsidRDefault="00613F1E" w:rsidP="0003080D">
      <w:pPr>
        <w:ind w:firstLine="360"/>
      </w:pPr>
      <w:commentRangeStart w:id="76"/>
      <w:r>
        <w:t>Data</w:t>
      </w:r>
      <w:commentRangeEnd w:id="76"/>
      <w:r w:rsidR="00D4034F">
        <w:rPr>
          <w:rStyle w:val="CommentReference"/>
        </w:rPr>
        <w:commentReference w:id="76"/>
      </w:r>
      <w:r>
        <w:t xml:space="preserve"> cleaning and analysis were conducted in Python 3.8, and all graphics were made in the matplotlib graphics library</w:t>
      </w:r>
      <w:r w:rsidR="00C1775B">
        <w:t xml:space="preserve"> </w:t>
      </w:r>
      <w:r>
        <w:fldChar w:fldCharType="begin"/>
      </w:r>
      <w:r>
        <w:instrText xml:space="preserve"> ADDIN ZOTERO_ITEM CSL_CITATION {"citationID":"iHXMEXjD","properties":{"formattedCitation":"(Hunter, 2007)","plainCitation":"(Hunter, 2007)","noteIndex":0},"citationItems":[{"id":6675,"uris":["http://zotero.org/users/local/nBPNHnE2/items/RVUUYBDX"],"uri":["http://zotero.org/users/local/nBPNHnE2/items/RVUUYBDX"],"itemData":{"id":6675,"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fldChar w:fldCharType="separate"/>
      </w:r>
      <w:r w:rsidRPr="00613F1E">
        <w:rPr>
          <w:rFonts w:ascii="Calibri" w:hAnsi="Calibri" w:cs="Calibri"/>
        </w:rPr>
        <w:t>(Hunter, 2007)</w:t>
      </w:r>
      <w:r>
        <w:fldChar w:fldCharType="end"/>
      </w:r>
      <w:r>
        <w:t xml:space="preserve"> </w:t>
      </w:r>
    </w:p>
    <w:p w14:paraId="7DCA37AF" w14:textId="77777777" w:rsidR="00600B2F" w:rsidRDefault="00600B2F" w:rsidP="009F3212">
      <w:pPr>
        <w:rPr>
          <w:sz w:val="24"/>
          <w:szCs w:val="24"/>
        </w:rPr>
      </w:pPr>
    </w:p>
    <w:p w14:paraId="77FC71B4" w14:textId="409A62B9" w:rsidR="009F3212" w:rsidRDefault="009F3212" w:rsidP="009F3212">
      <w:pPr>
        <w:rPr>
          <w:b/>
          <w:bCs/>
          <w:sz w:val="24"/>
          <w:szCs w:val="24"/>
        </w:rPr>
      </w:pPr>
      <w:r>
        <w:rPr>
          <w:b/>
          <w:bCs/>
          <w:sz w:val="24"/>
          <w:szCs w:val="24"/>
        </w:rPr>
        <w:t>Sample Description:</w:t>
      </w:r>
    </w:p>
    <w:p w14:paraId="2AA30F70" w14:textId="77777777" w:rsidR="009F3212" w:rsidRDefault="009F3212" w:rsidP="009F3212">
      <w:pPr>
        <w:rPr>
          <w:b/>
          <w:bCs/>
          <w:sz w:val="24"/>
          <w:szCs w:val="24"/>
        </w:rPr>
      </w:pPr>
      <w:commentRangeStart w:id="77"/>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commentRangeEnd w:id="77"/>
      <w:r w:rsidR="00775174">
        <w:rPr>
          <w:rStyle w:val="CommentReference"/>
        </w:rPr>
        <w:commentReference w:id="77"/>
      </w:r>
    </w:p>
    <w:p w14:paraId="4C93F7B4" w14:textId="0A4AF72D" w:rsidR="009F3212" w:rsidRDefault="009F3212" w:rsidP="009F3212">
      <w:r>
        <w:rPr>
          <w:b/>
          <w:bCs/>
          <w:sz w:val="24"/>
          <w:szCs w:val="24"/>
        </w:rPr>
        <w:lastRenderedPageBreak/>
        <w:tab/>
      </w:r>
      <w:commentRangeStart w:id="78"/>
      <w:r>
        <w:t xml:space="preserve">The scope of certifications </w:t>
      </w:r>
      <w:r w:rsidR="00E414FB">
        <w:t>is</w:t>
      </w:r>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w:t>
      </w:r>
      <w:ins w:id="79" w:author="Andrew Gerlicz" w:date="2021-06-18T17:11:00Z">
        <w:r w:rsidR="00D4034F">
          <w:t xml:space="preserve"> or </w:t>
        </w:r>
      </w:ins>
      <w:del w:id="80" w:author="Andrew Gerlicz" w:date="2021-06-18T17:11:00Z">
        <w:r w:rsidDel="00D4034F">
          <w:delText>/</w:delText>
        </w:r>
      </w:del>
      <w:r>
        <w:t>commodity group or for a wide range of commodities. Of the six possible combinations, only 4 were represented, there were no regionally specific multi-commodity standards and no domestic</w:t>
      </w:r>
      <w:r w:rsidR="00E414FB">
        <w:t>,</w:t>
      </w:r>
      <w:r>
        <w:t xml:space="preserve"> nationally applicable standards for a single commodity group. </w:t>
      </w:r>
      <w:commentRangeEnd w:id="78"/>
      <w:r w:rsidR="007302AF">
        <w:rPr>
          <w:rStyle w:val="CommentReference"/>
        </w:rPr>
        <w:commentReference w:id="78"/>
      </w:r>
    </w:p>
    <w:p w14:paraId="6392A12F" w14:textId="66AFA9AF" w:rsidR="009F3212" w:rsidRDefault="003A066E" w:rsidP="009F3212">
      <w:r>
        <w:tab/>
        <w:t>The</w:t>
      </w:r>
      <w:r w:rsidR="008911FD">
        <w:t xml:space="preserve"> organizations behind the programs differed- seven of 10 regional-designation certifications were developed by grower organizations in partnership with NGOs and/or Universities, while none of the other certifications had a high degree of grower engagement in their development. Four of the single-commodity global-south certifications were either primarily or jointly developed by businesses which market the final products. The remaining certifications were developed by Environmental and Socially focused </w:t>
      </w:r>
      <w:commentRangeStart w:id="81"/>
      <w:r w:rsidR="008911FD">
        <w:t>NGOs</w:t>
      </w:r>
      <w:commentRangeEnd w:id="81"/>
      <w:r w:rsidR="00D4034F">
        <w:rPr>
          <w:rStyle w:val="CommentReference"/>
        </w:rPr>
        <w:commentReference w:id="81"/>
      </w:r>
      <w:r w:rsidR="008911FD">
        <w:t xml:space="preserve">. </w:t>
      </w:r>
    </w:p>
    <w:p w14:paraId="0B3E7E64" w14:textId="2C35BF66" w:rsidR="009F3212" w:rsidRDefault="009F3212" w:rsidP="009F3212"/>
    <w:bookmarkStart w:id="82" w:name="_MON_1684563743"/>
    <w:bookmarkEnd w:id="82"/>
    <w:p w14:paraId="24FC7646" w14:textId="1CB0D5B0" w:rsidR="00426745" w:rsidRDefault="00426745" w:rsidP="009F3212">
      <w:r>
        <w:object w:dxaOrig="9451" w:dyaOrig="7254" w14:anchorId="30998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3.25pt;height:363pt" o:ole="">
            <v:imagedata r:id="rId12" o:title=""/>
          </v:shape>
          <o:OLEObject Type="Embed" ProgID="Excel.Sheet.12" ShapeID="_x0000_i1025" DrawAspect="Content" ObjectID="_1685608394" r:id="rId13"/>
        </w:object>
      </w:r>
    </w:p>
    <w:p w14:paraId="47028DF7" w14:textId="389278DB" w:rsidR="00426745" w:rsidRDefault="00426745" w:rsidP="009F3212">
      <w:r>
        <w:t xml:space="preserve">Table 1: Certifications included in the Sample. </w:t>
      </w:r>
    </w:p>
    <w:p w14:paraId="198C08AE" w14:textId="77777777" w:rsidR="00426745" w:rsidRDefault="00426745" w:rsidP="009F3212"/>
    <w:p w14:paraId="7A9FA3CB" w14:textId="59BF5240" w:rsidR="00E67C78" w:rsidRDefault="00B16B95" w:rsidP="009F3212">
      <w:pPr>
        <w:rPr>
          <w:b/>
          <w:bCs/>
        </w:rPr>
      </w:pPr>
      <w:r>
        <w:rPr>
          <w:b/>
          <w:bCs/>
        </w:rPr>
        <w:lastRenderedPageBreak/>
        <w:t>Results</w:t>
      </w:r>
      <w:r w:rsidR="00626F49">
        <w:rPr>
          <w:b/>
          <w:bCs/>
        </w:rPr>
        <w:t xml:space="preserve"> and Discussion:</w:t>
      </w:r>
    </w:p>
    <w:p w14:paraId="1BC346A1" w14:textId="77777777" w:rsidR="00C43C95" w:rsidRDefault="00C43C95"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w:t>
      </w:r>
      <w:commentRangeStart w:id="83"/>
      <w:r>
        <w:t>time</w:t>
      </w:r>
      <w:commentRangeEnd w:id="83"/>
      <w:r w:rsidR="00D4034F">
        <w:rPr>
          <w:rStyle w:val="CommentReference"/>
        </w:rPr>
        <w:commentReference w:id="83"/>
      </w:r>
      <w:r>
        <w:t xml:space="preserv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51C724AB" w:rsidR="009F3212" w:rsidRDefault="009F3212" w:rsidP="009F3212"/>
    <w:p w14:paraId="5FD683C5" w14:textId="71703C51" w:rsidR="00600B2F" w:rsidRDefault="00600B2F" w:rsidP="009F3212"/>
    <w:p w14:paraId="79C6EC7A" w14:textId="506EABB1" w:rsidR="00E67C78" w:rsidRDefault="00E67C78" w:rsidP="009F3212">
      <w:pPr>
        <w:rPr>
          <w:b/>
          <w:bCs/>
        </w:rPr>
      </w:pPr>
      <w:r>
        <w:rPr>
          <w:b/>
          <w:bCs/>
        </w:rPr>
        <w:t>IPM Principles:</w:t>
      </w:r>
    </w:p>
    <w:p w14:paraId="4982AE72" w14:textId="38AD7AFE" w:rsidR="00967BC0" w:rsidRPr="00E67C78" w:rsidRDefault="00E67C78" w:rsidP="009F3212">
      <w:r>
        <w:rPr>
          <w:b/>
          <w:bCs/>
        </w:rPr>
        <w:tab/>
      </w:r>
      <w:r w:rsidRPr="00E67C78">
        <w:t xml:space="preserve">Of the </w:t>
      </w:r>
      <w:r>
        <w:t>8 principles of Integrated Pest Management, two, Monitoring and Pesticide Selection, were mentioned in at least one criteri</w:t>
      </w:r>
      <w:r w:rsidR="00967BC0">
        <w:t>on</w:t>
      </w:r>
      <w:r>
        <w:t xml:space="preserve"> for all certifications</w:t>
      </w:r>
      <w:r w:rsidR="00AB6A73">
        <w:t xml:space="preserve"> (Figure 3)</w:t>
      </w:r>
      <w:r>
        <w:t xml:space="preserve">. 2 principles, Thresholds and Evaluation, were mentioned in less than half of standards, though </w:t>
      </w:r>
      <w:r w:rsidR="00967BC0">
        <w:t xml:space="preserve">participation in certification itself arguably constitutes a form of evaluation. Resistance Management only appeared in 13 certifications, and only was referenced more than once in </w:t>
      </w:r>
      <w:r w:rsidR="005A21AA">
        <w:t>three standards</w:t>
      </w:r>
      <w:r w:rsidR="00967BC0">
        <w:t xml:space="preserve">, but </w:t>
      </w:r>
      <w:r w:rsidR="005A21AA">
        <w:t xml:space="preserve">tactics from </w:t>
      </w:r>
      <w:r w:rsidR="00937236">
        <w:t xml:space="preserve">Principles </w:t>
      </w:r>
      <w:r w:rsidR="005A21AA">
        <w:t xml:space="preserve">1, 3 4 and 6 all can contribute to managing resistance by reducing pesticide use. </w:t>
      </w:r>
    </w:p>
    <w:p w14:paraId="6C4CBA75" w14:textId="05B2DD7D" w:rsidR="00DE6AB4" w:rsidRPr="00DE6AB4" w:rsidRDefault="00DE6AB4" w:rsidP="009F3212">
      <w:r>
        <w:tab/>
      </w:r>
    </w:p>
    <w:p w14:paraId="062A37FE" w14:textId="2CDDB04F" w:rsidR="009F3212" w:rsidRDefault="00AB6A73" w:rsidP="00B872AB">
      <w:pPr>
        <w:rPr>
          <w:b/>
          <w:bCs/>
        </w:rPr>
      </w:pPr>
      <w:r>
        <w:rPr>
          <w:noProof/>
        </w:rPr>
        <w:lastRenderedPageBreak/>
        <w:drawing>
          <wp:inline distT="0" distB="0" distL="0" distR="0" wp14:anchorId="17D636F0" wp14:editId="6CEB9C02">
            <wp:extent cx="8305800" cy="4152900"/>
            <wp:effectExtent l="0" t="0" r="0" b="0"/>
            <wp:docPr id="17" name="Picture 17"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 waterfall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305800" cy="4152900"/>
                    </a:xfrm>
                    <a:prstGeom prst="rect">
                      <a:avLst/>
                    </a:prstGeom>
                  </pic:spPr>
                </pic:pic>
              </a:graphicData>
            </a:graphic>
          </wp:inline>
        </w:drawing>
      </w:r>
      <w:r>
        <w:rPr>
          <w:b/>
          <w:bCs/>
        </w:rPr>
        <w:t xml:space="preserve">Figure 3: Criteria Addressing the 8 Principles of Integrated Pest Management in 24 Certifications. </w:t>
      </w:r>
    </w:p>
    <w:p w14:paraId="14594410" w14:textId="46BF9A6C" w:rsidR="00AB6A73" w:rsidRDefault="00AB6A73" w:rsidP="00B872AB">
      <w:pPr>
        <w:rPr>
          <w:b/>
          <w:bCs/>
        </w:rPr>
      </w:pPr>
    </w:p>
    <w:p w14:paraId="3F940125" w14:textId="77777777" w:rsidR="00AB6A73" w:rsidRDefault="00AB6A73" w:rsidP="00B872AB">
      <w:pPr>
        <w:rPr>
          <w:b/>
          <w:bCs/>
        </w:rPr>
      </w:pPr>
    </w:p>
    <w:p w14:paraId="11BD249B" w14:textId="3F8CAE0D" w:rsidR="00BD5E22" w:rsidRDefault="00BD5E22" w:rsidP="00B872AB">
      <w:pPr>
        <w:rPr>
          <w:b/>
          <w:bCs/>
        </w:rPr>
      </w:pPr>
      <w:r>
        <w:rPr>
          <w:b/>
          <w:bCs/>
        </w:rPr>
        <w:t xml:space="preserve">Overall Trends: </w:t>
      </w:r>
    </w:p>
    <w:p w14:paraId="39DE84DB" w14:textId="0E243548" w:rsidR="004505D8" w:rsidRPr="00BD5E22" w:rsidRDefault="00BD5E22" w:rsidP="00B872AB">
      <w:r>
        <w:rPr>
          <w:b/>
          <w:bCs/>
        </w:rPr>
        <w:tab/>
      </w:r>
      <w:r w:rsidR="00BE33AE">
        <w:t>Out of other areas ide</w:t>
      </w:r>
      <w:r w:rsidR="001A01DF">
        <w:t>n</w:t>
      </w:r>
      <w:r w:rsidR="00BE33AE">
        <w:t>tified in the analysis, on</w:t>
      </w:r>
      <w:r w:rsidR="001A01DF">
        <w:t>ly two had criteria represented in all 2</w:t>
      </w:r>
      <w:r w:rsidR="00937236">
        <w:t>4</w:t>
      </w:r>
      <w:r w:rsidR="001A01DF">
        <w:t xml:space="preserve"> certifications- record-keeping and training. </w:t>
      </w:r>
      <w:r w:rsidR="00BE33AE">
        <w:t>Additionally, t</w:t>
      </w:r>
      <w:r w:rsidR="001A01DF">
        <w:t>he vast majority of certifications had at least one criterium relating to pest monitoring</w:t>
      </w:r>
      <w:r w:rsidR="004505D8">
        <w:t xml:space="preserve"> (22), planning (21), how pesticides are applied (21), materials management and storage (21) and workplace safety (21). 17 certifications ban the use of some pesticides, either based on their own list or one or more globally recognized treaty lists. Five certifications had no list of banned or restricted </w:t>
      </w:r>
      <w:commentRangeStart w:id="84"/>
      <w:r w:rsidR="004505D8">
        <w:t>pesticides</w:t>
      </w:r>
      <w:commentRangeEnd w:id="84"/>
      <w:r w:rsidR="003112F7">
        <w:rPr>
          <w:rStyle w:val="CommentReference"/>
        </w:rPr>
        <w:commentReference w:id="84"/>
      </w:r>
      <w:r w:rsidR="004505D8">
        <w:t>.</w:t>
      </w: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55FAA773" w:rsidR="00B16B95" w:rsidRPr="00B16B95" w:rsidRDefault="00C503C4">
      <w:pPr>
        <w:rPr>
          <w:rFonts w:eastAsiaTheme="minorEastAsia"/>
        </w:rPr>
      </w:pPr>
      <w:r>
        <w:tab/>
      </w:r>
      <w:r w:rsidR="008C0194">
        <w:t>Three certifications</w:t>
      </w:r>
      <w:r w:rsidR="00626F49">
        <w:t>, all regional-designation</w:t>
      </w:r>
      <w:ins w:id="85" w:author="Andrew Gerlicz" w:date="2021-06-18T17:21:00Z">
        <w:r w:rsidR="003112F7">
          <w:t xml:space="preserve"> and</w:t>
        </w:r>
      </w:ins>
      <w:r w:rsidR="00626F49">
        <w:t xml:space="preserve"> single-commodity,</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5D0F8652" w:rsidR="00B16B95" w:rsidRDefault="00B16B95" w:rsidP="00DE6AB4">
      <w:pPr>
        <w:ind w:firstLine="720"/>
        <w:rPr>
          <w:rFonts w:eastAsiaTheme="minorEastAsia"/>
        </w:rPr>
      </w:pPr>
      <w:r>
        <w:rPr>
          <w:rFonts w:eastAsiaTheme="minorEastAsia"/>
        </w:rPr>
        <w:lastRenderedPageBreak/>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w:t>
      </w:r>
      <w:commentRangeStart w:id="86"/>
      <w:r w:rsidR="005343FD">
        <w:rPr>
          <w:rFonts w:eastAsiaTheme="minorEastAsia"/>
        </w:rPr>
        <w:t>cap</w:t>
      </w:r>
      <w:commentRangeEnd w:id="86"/>
      <w:r w:rsidR="003112F7">
        <w:rPr>
          <w:rStyle w:val="CommentReference"/>
        </w:rPr>
        <w:commentReference w:id="86"/>
      </w:r>
      <w:r w:rsidR="005343FD">
        <w:rPr>
          <w:rFonts w:eastAsiaTheme="minorEastAsia"/>
        </w:rPr>
        <w:t xml:space="preserve">. </w:t>
      </w:r>
    </w:p>
    <w:p w14:paraId="438CA673" w14:textId="05DA74EE" w:rsidR="00BD5E22" w:rsidRDefault="00BD5E22" w:rsidP="00BD5E22">
      <w:pPr>
        <w:rPr>
          <w:rFonts w:eastAsiaTheme="minorEastAsia"/>
        </w:rPr>
      </w:pPr>
    </w:p>
    <w:p w14:paraId="28C47833" w14:textId="77777777" w:rsidR="00BD5E22" w:rsidRDefault="00BD5E22" w:rsidP="00BD5E22">
      <w:pPr>
        <w:rPr>
          <w:rFonts w:eastAsiaTheme="minorEastAsia"/>
        </w:rPr>
      </w:pPr>
    </w:p>
    <w:p w14:paraId="3C924144" w14:textId="51DE970F" w:rsidR="00E414FB" w:rsidRDefault="00E414FB" w:rsidP="00DE6AB4">
      <w:pPr>
        <w:ind w:firstLine="720"/>
        <w:rPr>
          <w:rFonts w:eastAsiaTheme="minorEastAsia"/>
        </w:rPr>
      </w:pPr>
    </w:p>
    <w:p w14:paraId="6355ED9E" w14:textId="7B6E4425" w:rsidR="00E414FB" w:rsidRDefault="00E414FB" w:rsidP="00DE6AB4">
      <w:pPr>
        <w:ind w:firstLine="720"/>
        <w:rPr>
          <w:rFonts w:eastAsiaTheme="minorEastAsia"/>
        </w:rPr>
      </w:pPr>
    </w:p>
    <w:p w14:paraId="5039342E" w14:textId="3D93A28D" w:rsidR="007E5739" w:rsidRDefault="007E5739" w:rsidP="00DE6AB4">
      <w:pPr>
        <w:ind w:firstLine="720"/>
        <w:rPr>
          <w:rFonts w:eastAsiaTheme="minorEastAsia"/>
        </w:rPr>
      </w:pPr>
    </w:p>
    <w:p w14:paraId="63CFCCE5" w14:textId="77777777" w:rsidR="007E5739" w:rsidRPr="00B16B95" w:rsidRDefault="007E5739" w:rsidP="00DE6AB4">
      <w:pPr>
        <w:ind w:firstLine="720"/>
        <w:rPr>
          <w:rFonts w:eastAsiaTheme="minorEastAsia"/>
        </w:rPr>
      </w:pPr>
    </w:p>
    <w:p w14:paraId="704810D5" w14:textId="1B048CAE" w:rsidR="00B16B95" w:rsidRDefault="00B16B95"/>
    <w:p w14:paraId="77457632" w14:textId="3ED449C9" w:rsidR="004C40B9" w:rsidRDefault="004C40B9"/>
    <w:p w14:paraId="711F73F7" w14:textId="54B40E5D" w:rsidR="004C40B9" w:rsidRDefault="004C40B9"/>
    <w:p w14:paraId="6119F765" w14:textId="0D62EA33" w:rsidR="00982629" w:rsidRDefault="003B6BA9">
      <w:r>
        <w:t xml:space="preserve"> </w:t>
      </w:r>
    </w:p>
    <w:p w14:paraId="4E6BC2D4" w14:textId="77777777" w:rsidR="00982629" w:rsidRDefault="00982629"/>
    <w:p w14:paraId="50B756E5" w14:textId="27CD5F29" w:rsidR="00937236" w:rsidRDefault="00937236">
      <w:r>
        <w:rPr>
          <w:noProof/>
        </w:rPr>
        <w:drawing>
          <wp:inline distT="0" distB="0" distL="0" distR="0" wp14:anchorId="150FEA11" wp14:editId="36F9CA29">
            <wp:extent cx="6477000" cy="1619250"/>
            <wp:effectExtent l="0" t="0" r="0" b="0"/>
            <wp:docPr id="9" name="Picture 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77000" cy="1619250"/>
                    </a:xfrm>
                    <a:prstGeom prst="rect">
                      <a:avLst/>
                    </a:prstGeom>
                  </pic:spPr>
                </pic:pic>
              </a:graphicData>
            </a:graphic>
          </wp:inline>
        </w:drawing>
      </w:r>
    </w:p>
    <w:p w14:paraId="6A3F578C" w14:textId="77777777" w:rsidR="00426745" w:rsidRDefault="00426745">
      <w:pPr>
        <w:rPr>
          <w:noProof/>
        </w:rPr>
      </w:pPr>
    </w:p>
    <w:p w14:paraId="18AB607B" w14:textId="77777777" w:rsidR="00426745" w:rsidRDefault="00426745">
      <w:pPr>
        <w:rPr>
          <w:noProof/>
        </w:rPr>
      </w:pPr>
    </w:p>
    <w:p w14:paraId="0CC880B0" w14:textId="1B0E8FB2" w:rsidR="00426745" w:rsidRDefault="00426745">
      <w:r>
        <w:rPr>
          <w:noProof/>
        </w:rPr>
        <w:drawing>
          <wp:inline distT="0" distB="0" distL="0" distR="0" wp14:anchorId="14ED2D06" wp14:editId="0C336E1A">
            <wp:extent cx="6515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15100" cy="1628775"/>
                    </a:xfrm>
                    <a:prstGeom prst="rect">
                      <a:avLst/>
                    </a:prstGeom>
                    <a:noFill/>
                    <a:ln>
                      <a:noFill/>
                    </a:ln>
                  </pic:spPr>
                </pic:pic>
              </a:graphicData>
            </a:graphic>
          </wp:inline>
        </w:drawing>
      </w:r>
    </w:p>
    <w:p w14:paraId="7744905A" w14:textId="1C62BED0" w:rsidR="007E5739" w:rsidRDefault="007E5739"/>
    <w:p w14:paraId="133EFD9E" w14:textId="729457E2" w:rsidR="007E5739" w:rsidRDefault="007E5739"/>
    <w:p w14:paraId="3FFC6FDD" w14:textId="77777777" w:rsidR="007E5739" w:rsidRDefault="007E5739"/>
    <w:p w14:paraId="190ACBB3" w14:textId="4FC19825" w:rsidR="00937236" w:rsidRDefault="00937236">
      <w:r>
        <w:rPr>
          <w:noProof/>
        </w:rPr>
        <w:drawing>
          <wp:inline distT="0" distB="0" distL="0" distR="0" wp14:anchorId="1F2F6E6B" wp14:editId="1D610BAC">
            <wp:extent cx="5943600" cy="2280285"/>
            <wp:effectExtent l="0" t="0" r="0" b="571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50F6AE4A" w14:textId="205E8776" w:rsidR="00AB6A73" w:rsidRPr="00AB6A73" w:rsidRDefault="00AB6A73">
      <w:pPr>
        <w:rPr>
          <w:b/>
          <w:bCs/>
        </w:rPr>
      </w:pPr>
      <w:r w:rsidRPr="00AB6A73">
        <w:rPr>
          <w:b/>
          <w:bCs/>
        </w:rPr>
        <w:t>Figure 1: Geographic and Commodity Scope of 24 Certifications in Sample</w:t>
      </w:r>
    </w:p>
    <w:p w14:paraId="7A1A523F" w14:textId="55F0C66E" w:rsidR="00CC25BE" w:rsidRDefault="00937236">
      <w:r>
        <w:rPr>
          <w:noProof/>
        </w:rPr>
        <w:drawing>
          <wp:inline distT="0" distB="0" distL="0" distR="0" wp14:anchorId="11DCC041" wp14:editId="725A8B0B">
            <wp:extent cx="5485714" cy="3657143"/>
            <wp:effectExtent l="0" t="0" r="1270" b="635"/>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85714" cy="3657143"/>
                    </a:xfrm>
                    <a:prstGeom prst="rect">
                      <a:avLst/>
                    </a:prstGeom>
                  </pic:spPr>
                </pic:pic>
              </a:graphicData>
            </a:graphic>
          </wp:inline>
        </w:drawing>
      </w:r>
      <w:r w:rsidR="00CC25BE">
        <w:tab/>
        <w:t xml:space="preserve"> </w:t>
      </w:r>
    </w:p>
    <w:p w14:paraId="10F95D47" w14:textId="117A9ABE" w:rsidR="00AB6A73" w:rsidRPr="00AB6A73" w:rsidRDefault="00AB6A73">
      <w:pPr>
        <w:rPr>
          <w:b/>
          <w:bCs/>
        </w:rPr>
      </w:pPr>
      <w:r w:rsidRPr="00AB6A73">
        <w:rPr>
          <w:b/>
          <w:bCs/>
        </w:rPr>
        <w:t xml:space="preserve">Figure 2: </w:t>
      </w:r>
      <w:r>
        <w:rPr>
          <w:b/>
          <w:bCs/>
        </w:rPr>
        <w:t xml:space="preserve">Crops Covered by Single-Commodity Certifications in the Sample </w:t>
      </w:r>
    </w:p>
    <w:p w14:paraId="733F6195" w14:textId="4FA5D031" w:rsidR="00937236" w:rsidRDefault="00937236"/>
    <w:p w14:paraId="1F74EAE5" w14:textId="3D7EC806" w:rsidR="001F4C9E" w:rsidRDefault="001F4C9E">
      <w:r>
        <w:rPr>
          <w:noProof/>
        </w:rPr>
        <w:lastRenderedPageBreak/>
        <w:drawing>
          <wp:inline distT="0" distB="0" distL="0" distR="0" wp14:anchorId="2A0DF8F9" wp14:editId="5FA136D0">
            <wp:extent cx="5943600" cy="1485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3CC71AF" w14:textId="405445B2" w:rsidR="00EC53C2" w:rsidRDefault="00EC53C2">
      <w:r>
        <w:rPr>
          <w:noProof/>
        </w:rPr>
        <w:drawing>
          <wp:inline distT="0" distB="0" distL="0" distR="0" wp14:anchorId="7C0295DA" wp14:editId="14E93391">
            <wp:extent cx="5943600" cy="14859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0508B5D" w14:textId="392B22C4" w:rsidR="001F4C9E" w:rsidRDefault="001F4C9E"/>
    <w:p w14:paraId="46E17A77" w14:textId="53240916" w:rsidR="007E5739" w:rsidRDefault="007E5739"/>
    <w:p w14:paraId="287D7360" w14:textId="6FBFF04E" w:rsidR="007E5739" w:rsidRDefault="007E5739"/>
    <w:p w14:paraId="3172D6A6" w14:textId="1DA170F4" w:rsidR="007E5739" w:rsidRDefault="007E5739"/>
    <w:p w14:paraId="55770187" w14:textId="51827D6C" w:rsidR="007E5739" w:rsidRDefault="007E5739"/>
    <w:p w14:paraId="161268DC" w14:textId="22BABD46" w:rsidR="007E5739" w:rsidRDefault="007E5739"/>
    <w:p w14:paraId="70FBF121" w14:textId="0C5E82DE" w:rsidR="007E5739" w:rsidRDefault="007E5739"/>
    <w:p w14:paraId="20CF2623" w14:textId="45F6DBFD" w:rsidR="007E5739" w:rsidRDefault="007E5739"/>
    <w:p w14:paraId="2A62597F" w14:textId="1A1015C9" w:rsidR="007E5739" w:rsidRDefault="007E5739"/>
    <w:p w14:paraId="76207FC8" w14:textId="57D30B99" w:rsidR="007E5739" w:rsidRDefault="007E5739"/>
    <w:p w14:paraId="5670D4CE" w14:textId="41A0D613" w:rsidR="007E5739" w:rsidRDefault="007E5739"/>
    <w:p w14:paraId="52417EAD" w14:textId="35A5A2A4" w:rsidR="007E5739" w:rsidRDefault="007E5739"/>
    <w:p w14:paraId="2E5D47B8" w14:textId="77777777" w:rsidR="007E5739" w:rsidRDefault="007E5739"/>
    <w:p w14:paraId="47E0443D" w14:textId="01A6C509" w:rsidR="007E5739" w:rsidRDefault="007E5739"/>
    <w:p w14:paraId="75E19AD2" w14:textId="6AFD5F1A" w:rsidR="007E5739" w:rsidRDefault="007E5739"/>
    <w:p w14:paraId="153654B8" w14:textId="605CDC73" w:rsidR="007E5739" w:rsidRDefault="007E5739"/>
    <w:p w14:paraId="65821E29" w14:textId="4BCC0ACC" w:rsidR="007E5739" w:rsidRDefault="007E5739"/>
    <w:p w14:paraId="6DC71045" w14:textId="08C810F2" w:rsidR="007E5739" w:rsidRDefault="007E5739"/>
    <w:p w14:paraId="7E3EBA59" w14:textId="477FEF81" w:rsidR="007E5739" w:rsidRDefault="007E5739"/>
    <w:p w14:paraId="5D2C0440" w14:textId="278F2013" w:rsidR="00937236" w:rsidRDefault="00937236">
      <w:r>
        <w:rPr>
          <w:noProof/>
        </w:rPr>
        <w:drawing>
          <wp:inline distT="0" distB="0" distL="0" distR="0" wp14:anchorId="00A32D93" wp14:editId="4D273BA3">
            <wp:extent cx="5942857" cy="4990476"/>
            <wp:effectExtent l="0" t="0" r="1270" b="635"/>
            <wp:docPr id="16" name="Picture 1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alenda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2857" cy="4990476"/>
                    </a:xfrm>
                    <a:prstGeom prst="rect">
                      <a:avLst/>
                    </a:prstGeom>
                  </pic:spPr>
                </pic:pic>
              </a:graphicData>
            </a:graphic>
          </wp:inline>
        </w:drawing>
      </w:r>
    </w:p>
    <w:p w14:paraId="38CE4375" w14:textId="6A9D9A81" w:rsidR="00AB6A73" w:rsidRPr="00AB6A73" w:rsidRDefault="00AB6A73">
      <w:pPr>
        <w:rPr>
          <w:b/>
          <w:bCs/>
        </w:rPr>
      </w:pPr>
      <w:r w:rsidRPr="00AB6A73">
        <w:rPr>
          <w:b/>
          <w:bCs/>
        </w:rPr>
        <w:t xml:space="preserve">Figure 5: </w:t>
      </w:r>
      <w:r w:rsidR="00551D90">
        <w:rPr>
          <w:b/>
          <w:bCs/>
        </w:rPr>
        <w:t>Relative Frequency of Certifications Covering selected sub-areas.</w:t>
      </w:r>
    </w:p>
    <w:p w14:paraId="42C8C5FD" w14:textId="77777777" w:rsidR="00AB6A73" w:rsidRDefault="00AB6A73"/>
    <w:p w14:paraId="7D9B0D09" w14:textId="70475E35" w:rsidR="00982629" w:rsidRDefault="000D093F" w:rsidP="0067537A">
      <w:pPr>
        <w:ind w:firstLine="720"/>
      </w:pPr>
      <w:del w:id="87" w:author="Andrew Gerlicz" w:date="2021-06-18T17:25:00Z">
        <w:r w:rsidDel="003112F7">
          <w:delText>Single-region</w:delText>
        </w:r>
      </w:del>
      <w:ins w:id="88" w:author="Andrew Gerlicz" w:date="2021-06-18T17:25:00Z">
        <w:r w:rsidR="003112F7">
          <w:t>Regional</w:t>
        </w:r>
      </w:ins>
      <w:r>
        <w:t xml:space="preserve"> single-commodity certifications stand out as different from other groupings. The</w:t>
      </w:r>
      <w:r w:rsidR="00501C78">
        <w:t xml:space="preserve">se certifications </w:t>
      </w:r>
      <w:r>
        <w:t>include</w:t>
      </w:r>
      <w:r w:rsidR="00F01D6E">
        <w:t xml:space="preserve"> the most criteria </w:t>
      </w:r>
      <w:commentRangeStart w:id="89"/>
      <w:r w:rsidR="00F01D6E">
        <w:t>overall</w:t>
      </w:r>
      <w:commentRangeEnd w:id="89"/>
      <w:r w:rsidR="003112F7">
        <w:rPr>
          <w:rStyle w:val="CommentReference"/>
        </w:rPr>
        <w:commentReference w:id="89"/>
      </w:r>
      <w:r w:rsidR="00F01D6E">
        <w:t>,</w:t>
      </w:r>
      <w:r>
        <w:t xml:space="preserve"> more monitoring criteria, including action thresholds, more likely to promote M</w:t>
      </w:r>
      <w:r w:rsidR="00E414FB">
        <w:t>ode-of-Action (MOA)</w:t>
      </w:r>
      <w:r>
        <w:t xml:space="preserve">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982629">
        <w:t xml:space="preserve"> or pesticide toxicity models to measure performance.</w:t>
      </w:r>
      <w:r w:rsidR="00F01D6E">
        <w:t xml:space="preserve"> </w:t>
      </w:r>
      <w:r w:rsidR="00703CBA">
        <w:t>The difference in number of criteria is stark for most IPM Principles (Table X).</w:t>
      </w:r>
    </w:p>
    <w:p w14:paraId="00C2124B" w14:textId="10E70DAE" w:rsidR="00703CBA" w:rsidRDefault="00703CBA" w:rsidP="0067537A">
      <w:pPr>
        <w:ind w:firstLine="720"/>
      </w:pPr>
      <w:r>
        <w:t>For</w:t>
      </w:r>
      <w:r w:rsidR="00575BAB">
        <w:t xml:space="preserve"> prevention, monitoring and non-chemical control most regional-designation certifications included multiple region-specific or crop-specific requirements or options, while the vast majority of other certifications simply mentioned the need to incorporate these areas in a general sense. Reg</w:t>
      </w:r>
      <w:r w:rsidR="0097453E">
        <w:t xml:space="preserve">ional-designation certifications also included more criteria for pesticide selection; many include several different environmental considerations, including threats to water quality and beneficial insects.  These </w:t>
      </w:r>
      <w:r w:rsidR="0097453E">
        <w:lastRenderedPageBreak/>
        <w:t xml:space="preserve">certifications also include far more criteria for directly reducing pesticide usage, including requirements or options for ensuring correct spray coverage and use of spot-spraying or block-spraying for specific pests. </w:t>
      </w:r>
    </w:p>
    <w:p w14:paraId="51A6A3CB" w14:textId="4F781FB4" w:rsidR="003A066E" w:rsidRDefault="00F01D6E" w:rsidP="007712E3">
      <w:pPr>
        <w:ind w:firstLine="720"/>
      </w:pPr>
      <w:r>
        <w:t xml:space="preserve">These differences likely reflect two factors. </w:t>
      </w:r>
      <w:commentRangeStart w:id="90"/>
      <w:r>
        <w:t>First, standards for a specific crop in a specific agroecological zone can be more exhaustive and specific</w:t>
      </w:r>
      <w:commentRangeEnd w:id="90"/>
      <w:r w:rsidR="00A03F6E">
        <w:rPr>
          <w:rStyle w:val="CommentReference"/>
        </w:rPr>
        <w:commentReference w:id="90"/>
      </w:r>
      <w:r>
        <w:t xml:space="preserve">. Several of the standards in this group contained monitoring and/or threshold standards for </w:t>
      </w:r>
      <w:r w:rsidR="00E414FB">
        <w:t>several</w:t>
      </w:r>
      <w:r>
        <w:t xml:space="preserve"> different insects and diseases. Comprehensive description of monitoring and threshold techniques for “any</w:t>
      </w:r>
      <w:r w:rsidR="0067537A">
        <w:t xml:space="preserve"> pest, any</w:t>
      </w:r>
      <w:r>
        <w:t xml:space="preserve"> crop, anywhere” </w:t>
      </w:r>
      <w:r w:rsidR="0067537A">
        <w:t>is obviously not possible within a single guidance document</w:t>
      </w:r>
      <w:r w:rsidR="00982629">
        <w:t xml:space="preserve">. Similarly, the thresholds for </w:t>
      </w:r>
      <w:r w:rsidR="0028333E">
        <w:t>an acceptable toxicity load</w:t>
      </w:r>
      <w:r w:rsidR="00982629">
        <w:t xml:space="preserve"> in a toxicity model may be very different across different crops or </w:t>
      </w:r>
      <w:commentRangeStart w:id="91"/>
      <w:r w:rsidR="00982629">
        <w:t>agroecologies</w:t>
      </w:r>
      <w:commentRangeEnd w:id="91"/>
      <w:r w:rsidR="00F26004">
        <w:rPr>
          <w:rStyle w:val="CommentReference"/>
        </w:rPr>
        <w:commentReference w:id="91"/>
      </w:r>
      <w:r w:rsidR="00982629">
        <w:t>.</w:t>
      </w:r>
      <w:r w:rsidR="003A066E">
        <w:t xml:space="preserve"> </w:t>
      </w:r>
    </w:p>
    <w:p w14:paraId="3200D541" w14:textId="065C9948" w:rsidR="00694E3D" w:rsidRDefault="00F01D6E" w:rsidP="00CC25BE">
      <w:pPr>
        <w:ind w:firstLine="720"/>
      </w:pPr>
      <w:r>
        <w:t xml:space="preserve">Additionally, these differences in standards reflect the </w:t>
      </w:r>
      <w:commentRangeStart w:id="92"/>
      <w:r>
        <w:t xml:space="preserve">collective-action </w:t>
      </w:r>
      <w:commentRangeEnd w:id="92"/>
      <w:r w:rsidR="00F26004">
        <w:rPr>
          <w:rStyle w:val="CommentReference"/>
        </w:rPr>
        <w:commentReference w:id="92"/>
      </w:r>
      <w:r w:rsidR="00694E3D">
        <w:t xml:space="preserve">and public-goods aspects of IPM.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individual efforts in these areas can have high positive externalities within the community of crop-producers, creating the potential for free-rider problems.  As such</w:t>
      </w:r>
      <w:r w:rsidR="00982629">
        <w:t>,</w:t>
      </w:r>
      <w:r w:rsidR="00DA6078">
        <w:t xml:space="preserve"> certification provides the opportunity not just for farmers to differentiate their products to consumers</w:t>
      </w:r>
      <w:r w:rsidR="00982629">
        <w:t xml:space="preserve"> as ecologically friendly</w:t>
      </w:r>
      <w:r w:rsidR="00DA6078">
        <w:t>, but to coerce each other to</w:t>
      </w:r>
      <w:r w:rsidR="00982629">
        <w:t xml:space="preserve"> better</w:t>
      </w:r>
      <w:r w:rsidR="00DA6078">
        <w:t xml:space="preserve"> </w:t>
      </w:r>
      <w:r w:rsidR="00982629">
        <w:t xml:space="preserve">manage key public goods and </w:t>
      </w:r>
      <w:commentRangeStart w:id="93"/>
      <w:r w:rsidR="00982629">
        <w:t>bads</w:t>
      </w:r>
      <w:commentRangeEnd w:id="93"/>
      <w:r w:rsidR="00036C16">
        <w:rPr>
          <w:rStyle w:val="CommentReference"/>
        </w:rPr>
        <w:commentReference w:id="93"/>
      </w:r>
      <w:r w:rsidR="00982629">
        <w:t>.</w:t>
      </w:r>
      <w:r w:rsidR="00DA6078">
        <w:t xml:space="preserve"> 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Bottrell &amp; Schoenly, 2018; Parsa et al., 2014)</w:t>
      </w:r>
      <w:r w:rsidR="00DA6078">
        <w:fldChar w:fldCharType="end"/>
      </w:r>
      <w:r w:rsidR="00DA6078">
        <w:t>.</w:t>
      </w:r>
    </w:p>
    <w:p w14:paraId="1449EECA" w14:textId="7FE68339" w:rsidR="00A1538B" w:rsidRDefault="00256113" w:rsidP="00CC25BE">
      <w:pPr>
        <w:ind w:firstLine="720"/>
      </w:pPr>
      <w:r>
        <w:t xml:space="preserve">Certifications focused-on low-income countries were different in two respects. First, the number of banned and restricted pesticides </w:t>
      </w:r>
      <w:r w:rsidR="00091642">
        <w:t xml:space="preserve">tends to be much greater. This likely reflects the fact that many of the banned pesticides are </w:t>
      </w:r>
      <w:del w:id="94" w:author="Andrew Gerlicz" w:date="2021-06-19T07:51:00Z">
        <w:r w:rsidR="00091642" w:rsidDel="00036C16">
          <w:delText>not allowed</w:delText>
        </w:r>
      </w:del>
      <w:ins w:id="95" w:author="Andrew Gerlicz" w:date="2021-06-19T07:51:00Z">
        <w:r w:rsidR="00036C16">
          <w:t>prohibited</w:t>
        </w:r>
      </w:ins>
      <w:r w:rsidR="00091642">
        <w:t xml:space="preserve"> for use on crops in some countries but </w:t>
      </w:r>
      <w:commentRangeStart w:id="96"/>
      <w:r w:rsidR="00091642">
        <w:t>not</w:t>
      </w:r>
      <w:commentRangeEnd w:id="96"/>
      <w:r w:rsidR="00036C16">
        <w:rPr>
          <w:rStyle w:val="CommentReference"/>
        </w:rPr>
        <w:commentReference w:id="96"/>
      </w:r>
      <w:r w:rsidR="00091642">
        <w:t xml:space="preserve"> others.</w:t>
      </w:r>
      <w:r w:rsidR="00226422">
        <w:t xml:space="preserve"> Additionally</w:t>
      </w:r>
      <w:r w:rsidR="00091642">
        <w:t xml:space="preserve">, these </w:t>
      </w:r>
      <w:r w:rsidR="00B872AB">
        <w:t xml:space="preserve">standards place much more emphasis on worker safety and hazardous materials </w:t>
      </w:r>
      <w:commentRangeStart w:id="97"/>
      <w:r w:rsidR="00B872AB">
        <w:t>handling</w:t>
      </w:r>
      <w:commentRangeEnd w:id="97"/>
      <w:r w:rsidR="00036C16">
        <w:rPr>
          <w:rStyle w:val="CommentReference"/>
        </w:rPr>
        <w:commentReference w:id="97"/>
      </w:r>
      <w:r w:rsidR="00B872AB">
        <w:t>. This not only reflects the different missions of some of the certifications</w:t>
      </w:r>
      <w:r w:rsidR="00A1538B">
        <w:t>, which often foreground social concerns,</w:t>
      </w:r>
      <w:r w:rsidR="00B872AB">
        <w:t xml:space="preserve"> but also the role that these certifications play in substituting for and supplementing </w:t>
      </w:r>
      <w:commentRangeStart w:id="98"/>
      <w:r w:rsidR="00B872AB">
        <w:t xml:space="preserve">legal standards </w:t>
      </w:r>
      <w:commentRangeEnd w:id="98"/>
      <w:r w:rsidR="00036C16">
        <w:rPr>
          <w:rStyle w:val="CommentReference"/>
        </w:rPr>
        <w:commentReference w:id="98"/>
      </w:r>
      <w:r w:rsidR="00B872AB">
        <w:t xml:space="preserve">in </w:t>
      </w:r>
      <w:r w:rsidR="00226422">
        <w:t>agriculture in low-income countries.</w:t>
      </w:r>
      <w:r w:rsidR="00A1538B">
        <w:t xml:space="preserve"> </w:t>
      </w:r>
    </w:p>
    <w:p w14:paraId="7FCD55D2" w14:textId="7B77A9FA" w:rsidR="00256113" w:rsidRDefault="00A1538B" w:rsidP="00271A83">
      <w:pPr>
        <w:ind w:firstLine="720"/>
      </w:pPr>
      <w:r>
        <w:t xml:space="preserve">One-commodity regional domestic certifications generally included some worker protections. Most of these commodities commonly utilize migrant agricultural labor. Wisconsin Healthy-Grown Potatoes is the only one of these certifications not including any worker protection criteria; migrant farmworkers do not commonly work in this crop-sector. </w:t>
      </w:r>
    </w:p>
    <w:p w14:paraId="5CABE07A" w14:textId="5CDAE3E4" w:rsidR="002A08CC" w:rsidRDefault="002A08CC" w:rsidP="00982629"/>
    <w:p w14:paraId="252E4DAE" w14:textId="01E92E9D" w:rsidR="003A066E" w:rsidRDefault="003A066E" w:rsidP="00982629">
      <w:pPr>
        <w:rPr>
          <w:b/>
          <w:bCs/>
        </w:rPr>
      </w:pPr>
      <w:r>
        <w:rPr>
          <w:b/>
          <w:bCs/>
        </w:rPr>
        <w:t>Lessons:</w:t>
      </w:r>
    </w:p>
    <w:p w14:paraId="69ADE6B2" w14:textId="419FE87F" w:rsidR="007712E3" w:rsidRDefault="002A08CC" w:rsidP="00982629">
      <w:r>
        <w:rPr>
          <w:b/>
          <w:bCs/>
        </w:rPr>
        <w:tab/>
      </w:r>
      <w:r>
        <w:t xml:space="preserve">The differences between regional single-commodity standards and all others reflect tension between an “inside” and “outside” view of ecological best management practices in agriculture. </w:t>
      </w:r>
      <w:r w:rsidR="00890BF5">
        <w:t xml:space="preserve">Standards with a broad scope </w:t>
      </w:r>
      <w:r w:rsidR="007B495E">
        <w:t xml:space="preserve">must adopt an external view of farming systems- </w:t>
      </w:r>
      <w:r w:rsidR="007B495E" w:rsidRPr="00844FC6">
        <w:rPr>
          <w:highlight w:val="yellow"/>
          <w:rPrChange w:id="99" w:author="Andrew Gerlicz" w:date="2021-06-19T07:58:00Z">
            <w:rPr/>
          </w:rPrChange>
        </w:rPr>
        <w:t>the strength of a certification is tightly linked to the degree it ties the hands of farmers</w:t>
      </w:r>
      <w:r w:rsidR="007B495E">
        <w:t xml:space="preserve">. Such standards may be very useful for setting a “floor” which excludes the worst practices or materials from production, but cannot define “best practices” in a rigorous way without ignoring enormous agroecological variation. </w:t>
      </w:r>
    </w:p>
    <w:p w14:paraId="2EA71B71" w14:textId="5BD48694" w:rsidR="007B495E" w:rsidRPr="002A08CC" w:rsidRDefault="007B495E" w:rsidP="00982629">
      <w:r>
        <w:tab/>
      </w:r>
    </w:p>
    <w:p w14:paraId="39CA7B35" w14:textId="7F45787B" w:rsidR="003A066E" w:rsidRDefault="003A066E" w:rsidP="00982629">
      <w:r>
        <w:rPr>
          <w:b/>
          <w:bCs/>
        </w:rPr>
        <w:lastRenderedPageBreak/>
        <w:tab/>
      </w:r>
      <w:r w:rsidR="0000574B">
        <w:t>Regional-Designation certifications function very differently than others</w:t>
      </w:r>
      <w:r w:rsidR="007B495E">
        <w:t>; many appear to incorporate a “view from within” of agricultural best management practices.</w:t>
      </w:r>
      <w:r w:rsidR="0000574B">
        <w:t xml:space="preserve"> They tend to be developed more closely with growers,</w:t>
      </w:r>
      <w:r w:rsidR="001F4C9E">
        <w:t xml:space="preserve"> pursue management of collective-</w:t>
      </w:r>
      <w:commentRangeStart w:id="100"/>
      <w:r w:rsidR="001F4C9E">
        <w:t>action</w:t>
      </w:r>
      <w:commentRangeEnd w:id="100"/>
      <w:r w:rsidR="00844FC6">
        <w:rPr>
          <w:rStyle w:val="CommentReference"/>
        </w:rPr>
        <w:commentReference w:id="100"/>
      </w:r>
      <w:r w:rsidR="001F4C9E">
        <w:t xml:space="preserve"> problems beyond simple marketing and</w:t>
      </w:r>
      <w:r w:rsidR="0000574B">
        <w:t xml:space="preserve"> </w:t>
      </w:r>
      <w:r w:rsidR="001F4C9E">
        <w:t xml:space="preserve">codify regional best-management practices while also </w:t>
      </w:r>
      <w:r w:rsidR="001F4C9E" w:rsidRPr="00844FC6">
        <w:rPr>
          <w:highlight w:val="yellow"/>
          <w:rPrChange w:id="101" w:author="Andrew Gerlicz" w:date="2021-06-19T08:02:00Z">
            <w:rPr/>
          </w:rPrChange>
        </w:rPr>
        <w:t>allowing growers more flexibility</w:t>
      </w:r>
      <w:r w:rsidR="001F4C9E">
        <w:t xml:space="preserve">. This allows for certification standards to be </w:t>
      </w:r>
      <w:r w:rsidR="001F4C9E" w:rsidRPr="00844FC6">
        <w:rPr>
          <w:highlight w:val="yellow"/>
          <w:rPrChange w:id="102" w:author="Andrew Gerlicz" w:date="2021-06-19T08:02:00Z">
            <w:rPr/>
          </w:rPrChange>
        </w:rPr>
        <w:t xml:space="preserve">potentially </w:t>
      </w:r>
      <w:r w:rsidR="00B30AF1" w:rsidRPr="00844FC6">
        <w:rPr>
          <w:highlight w:val="yellow"/>
          <w:rPrChange w:id="103" w:author="Andrew Gerlicz" w:date="2021-06-19T08:02:00Z">
            <w:rPr/>
          </w:rPrChange>
        </w:rPr>
        <w:t xml:space="preserve">more </w:t>
      </w:r>
      <w:r w:rsidR="001F4C9E" w:rsidRPr="00844FC6">
        <w:rPr>
          <w:highlight w:val="yellow"/>
          <w:rPrChange w:id="104" w:author="Andrew Gerlicz" w:date="2021-06-19T08:02:00Z">
            <w:rPr/>
          </w:rPrChange>
        </w:rPr>
        <w:t>rigorous</w:t>
      </w:r>
      <w:r w:rsidR="001F4C9E">
        <w:t xml:space="preserve"> without </w:t>
      </w:r>
      <w:r w:rsidR="001F4C9E" w:rsidRPr="00844FC6">
        <w:rPr>
          <w:highlight w:val="yellow"/>
          <w:rPrChange w:id="105" w:author="Andrew Gerlicz" w:date="2021-06-19T08:02:00Z">
            <w:rPr/>
          </w:rPrChange>
        </w:rPr>
        <w:t>being overly constraining</w:t>
      </w:r>
      <w:r w:rsidR="001F4C9E">
        <w:t xml:space="preserve"> upon farmers’ flexibility. </w:t>
      </w:r>
      <w:r w:rsidR="00DF7A9B">
        <w:t>On the other hand, these standards</w:t>
      </w:r>
      <w:r w:rsidR="00EC53C2">
        <w:t xml:space="preserve"> can </w:t>
      </w:r>
      <w:commentRangeStart w:id="106"/>
      <w:r w:rsidR="00EC53C2">
        <w:t>overlap</w:t>
      </w:r>
      <w:commentRangeEnd w:id="106"/>
      <w:r w:rsidR="007D6ED2">
        <w:rPr>
          <w:rStyle w:val="CommentReference"/>
        </w:rPr>
        <w:commentReference w:id="106"/>
      </w:r>
      <w:r w:rsidR="00EC53C2">
        <w:t>, creating the potential for confusion</w:t>
      </w:r>
      <w:r w:rsidR="00DF7A9B">
        <w:t xml:space="preserve">; our sample includes three different sustainable winegrowing certifications </w:t>
      </w:r>
      <w:r w:rsidR="00EC53C2">
        <w:t xml:space="preserve">for California. </w:t>
      </w:r>
    </w:p>
    <w:p w14:paraId="5047D5A7" w14:textId="5446E62D" w:rsidR="001F4C9E" w:rsidRDefault="001F4C9E" w:rsidP="00982629">
      <w:r>
        <w:tab/>
      </w:r>
      <w:r w:rsidR="00DF7A9B">
        <w:t>Globally-focused standards face t</w:t>
      </w:r>
      <w:r w:rsidR="00EC53C2">
        <w:t xml:space="preserve">he tradeoff between stringency and flexibility more starkly. Employees of UTZ and Rainforest Alliance have described to researchers an explicit intention to create standards which </w:t>
      </w:r>
      <w:ins w:id="107" w:author="Andrew Gerlicz" w:date="2021-06-19T08:10:00Z">
        <w:r w:rsidR="007D6ED2">
          <w:t xml:space="preserve">are </w:t>
        </w:r>
      </w:ins>
      <w:r w:rsidR="00EC53C2">
        <w:t xml:space="preserve">accessible to any producer, to ensure that the standard can eliminate the worst environmental and social abuses from as many farms as possible </w:t>
      </w:r>
      <w:r w:rsidR="007255D6">
        <w:fldChar w:fldCharType="begin"/>
      </w:r>
      <w:r w:rsidR="007255D6">
        <w:instrText xml:space="preserve"> ADDIN ZOTERO_ITEM CSL_CITATION {"citationID":"cAW4SomA","properties":{"formattedCitation":"(Auld, 2010)","plainCitation":"(Auld, 2010)","noteIndex":0},"citationItems":[{"id":5507,"uris":["http://zotero.org/users/local/nBPNHnE2/items/JLQ4ECM3"],"uri":["http://zotero.org/users/local/nBPNHnE2/items/JLQ4ECM3"],"itemData":{"id":5507,"type":"article-journal","container-title":"The Journal of Environment &amp; Development","DOI":"10.1177/1070496510368506","ISSN":"1070-4965, 1552-5465","issue":"2","language":"en","page":"215-241","source":"Crossref","title":"Assessing Certification as Governance: Effects and Broader Consequences for Coffee","title-short":"Assessing Certification as Governance","volume":"19","author":[{"family":"Auld","given":"Graeme"}],"issued":{"date-parts":[["2010",6]]}}}],"schema":"https://github.com/citation-style-language/schema/raw/master/csl-citation.json"} </w:instrText>
      </w:r>
      <w:r w:rsidR="007255D6">
        <w:fldChar w:fldCharType="separate"/>
      </w:r>
      <w:r w:rsidR="007255D6" w:rsidRPr="007255D6">
        <w:rPr>
          <w:rFonts w:ascii="Calibri" w:hAnsi="Calibri" w:cs="Calibri"/>
        </w:rPr>
        <w:t>(Auld, 2010)</w:t>
      </w:r>
      <w:r w:rsidR="007255D6">
        <w:fldChar w:fldCharType="end"/>
      </w:r>
      <w:r w:rsidR="00EC53C2">
        <w:t>. The content of these standards relating to pest management generally focuses on worker safety,</w:t>
      </w:r>
      <w:r w:rsidR="008428DF">
        <w:t xml:space="preserve"> hazardous materials handling,</w:t>
      </w:r>
      <w:r w:rsidR="00EC53C2">
        <w:t xml:space="preserve"> bans on the most toxic pesticides, and</w:t>
      </w:r>
      <w:r w:rsidR="008428DF">
        <w:t xml:space="preserve"> general planning and record-keeping requirements. Preventing pests and disease, and cultural/ecological methods for managing pest populations are only </w:t>
      </w:r>
      <w:commentRangeStart w:id="108"/>
      <w:r w:rsidR="008428DF">
        <w:t xml:space="preserve">enforced in </w:t>
      </w:r>
      <w:r w:rsidR="00B30AF1">
        <w:t>a general manner</w:t>
      </w:r>
      <w:commentRangeEnd w:id="108"/>
      <w:r w:rsidR="007D6ED2">
        <w:rPr>
          <w:rStyle w:val="CommentReference"/>
        </w:rPr>
        <w:commentReference w:id="108"/>
      </w:r>
      <w:r w:rsidR="00B30AF1">
        <w:t xml:space="preserve">. </w:t>
      </w:r>
    </w:p>
    <w:p w14:paraId="1BC24AE2" w14:textId="1F1BBCE4" w:rsidR="00B30AF1" w:rsidRDefault="00B30AF1" w:rsidP="00982629">
      <w:r>
        <w:tab/>
      </w:r>
      <w:r w:rsidR="00A31E00">
        <w:t>In this manner, standards with broad applicability may partly follow after the organic standard- the bulk of the power within the standards focuses simply on practices to be banned, as prescriptions for sustainability will be too contextual to fit into a global standard.</w:t>
      </w:r>
      <w:r w:rsidR="006966B9">
        <w:t xml:space="preserve"> Becoming too strict in standards</w:t>
      </w:r>
      <w:r w:rsidR="00A31E00">
        <w:t xml:space="preserve"> </w:t>
      </w:r>
      <w:r w:rsidR="006966B9">
        <w:t>may not only reduce the economic viability of a certification, but also have perverse impacts if a banned tool or technique is occasionally the most ecological friendly option</w:t>
      </w:r>
      <w:commentRangeStart w:id="109"/>
      <w:r w:rsidR="00C14BE9" w:rsidRPr="00356A41">
        <w:rPr>
          <w:rStyle w:val="FootnoteReference"/>
        </w:rPr>
        <w:footnoteReference w:id="1"/>
      </w:r>
      <w:commentRangeEnd w:id="109"/>
      <w:r w:rsidR="00157D4F">
        <w:rPr>
          <w:rStyle w:val="CommentReference"/>
        </w:rPr>
        <w:commentReference w:id="109"/>
      </w:r>
      <w:r w:rsidR="006966B9">
        <w:t xml:space="preserve">. </w:t>
      </w:r>
      <w:r w:rsidR="00A31E00">
        <w:t xml:space="preserve">Requiring planning, record-keeping, monitoring and training may help farmers find opportunities to reduce their impacts, but is unlikely to resolve any </w:t>
      </w:r>
      <w:r w:rsidR="006966B9">
        <w:t xml:space="preserve">inherent conflicts between productivity and environmental concerns. </w:t>
      </w:r>
    </w:p>
    <w:p w14:paraId="56434C20" w14:textId="77777777" w:rsidR="00B30AF1" w:rsidRDefault="00B30AF1" w:rsidP="00982629"/>
    <w:p w14:paraId="6196DD81" w14:textId="77777777" w:rsidR="003A066E" w:rsidRDefault="003A066E" w:rsidP="00982629">
      <w:pPr>
        <w:rPr>
          <w:b/>
          <w:bCs/>
        </w:rPr>
      </w:pPr>
      <w:r>
        <w:rPr>
          <w:b/>
          <w:bCs/>
        </w:rPr>
        <w:t>Conclusion:</w:t>
      </w:r>
    </w:p>
    <w:p w14:paraId="6EA3BE20" w14:textId="0BBD6427" w:rsidR="00982629" w:rsidRDefault="00D85220" w:rsidP="00982629">
      <w:r>
        <w:rPr>
          <w:b/>
          <w:bCs/>
        </w:rPr>
        <w:tab/>
      </w:r>
      <w:r>
        <w:t>Twenty-four alternative food and agriculture certifications were analyzed for how they operationalize the concept of “Integrated Pest Management”</w:t>
      </w:r>
      <w:del w:id="110" w:author="Andrew Gerlicz" w:date="2021-06-19T08:24:00Z">
        <w:r w:rsidDel="00157D4F">
          <w:delText>,</w:delText>
        </w:r>
      </w:del>
      <w:r>
        <w:t xml:space="preserve"> through their </w:t>
      </w:r>
      <w:commentRangeStart w:id="111"/>
      <w:r>
        <w:t>standards</w:t>
      </w:r>
      <w:commentRangeEnd w:id="111"/>
      <w:r w:rsidR="00157D4F">
        <w:rPr>
          <w:rStyle w:val="CommentReference"/>
        </w:rPr>
        <w:commentReference w:id="111"/>
      </w:r>
      <w:r>
        <w:t>. These standards showed markedly different patterns based on their geographic and crop scopes- while standards developed in one region for one crop function as compendia of best practices</w:t>
      </w:r>
      <w:r w:rsidR="00640799">
        <w:t xml:space="preserve"> with a high degree of specificity. Other standards tend towards enforcing a “floor” of banned materials and practices and requiring basic planning and record-keeping, which may assist farmers to improve their practices and impacts. </w:t>
      </w:r>
    </w:p>
    <w:p w14:paraId="7BB7D753" w14:textId="34659507" w:rsidR="00640799" w:rsidRDefault="00640799" w:rsidP="00982629">
      <w:r>
        <w:tab/>
        <w:t xml:space="preserve"> These results emphasize the difficulties involved with </w:t>
      </w:r>
      <w:del w:id="112" w:author="Andrew Gerlicz" w:date="2021-06-19T08:28:00Z">
        <w:r w:rsidDel="000470A2">
          <w:delText xml:space="preserve">defining </w:delText>
        </w:r>
      </w:del>
      <w:ins w:id="113" w:author="Andrew Gerlicz" w:date="2021-06-19T08:28:00Z">
        <w:r w:rsidR="000470A2">
          <w:t xml:space="preserve">designating sustainable </w:t>
        </w:r>
      </w:ins>
      <w:r>
        <w:t>agricultural production systems in a rigorous and repeatable manner.</w:t>
      </w:r>
      <w:r w:rsidR="00E63E5F">
        <w:t xml:space="preserve"> While this study focuses on </w:t>
      </w:r>
      <w:r w:rsidR="000F7FD9">
        <w:t xml:space="preserve">non-governmental labeling programs, these same problems can arise in any effort to dichotomously categorize farming systems. These results show that such classifications can </w:t>
      </w:r>
      <w:commentRangeStart w:id="114"/>
      <w:r w:rsidR="000F7FD9">
        <w:t xml:space="preserve">most easily function </w:t>
      </w:r>
      <w:commentRangeEnd w:id="114"/>
      <w:r w:rsidR="000470A2">
        <w:rPr>
          <w:rStyle w:val="CommentReference"/>
        </w:rPr>
        <w:commentReference w:id="114"/>
      </w:r>
      <w:r w:rsidR="000F7FD9">
        <w:t xml:space="preserve">to uphold basic standards on a broad scale or to codify a menu of well-known BMPs on a local scale. Broadly applicable </w:t>
      </w:r>
      <w:r w:rsidR="00E76771">
        <w:t>checklists</w:t>
      </w:r>
      <w:r w:rsidR="000F7FD9">
        <w:t xml:space="preserve"> for classifying farming systems </w:t>
      </w:r>
      <w:r w:rsidR="00E76771">
        <w:t xml:space="preserve">as using </w:t>
      </w:r>
      <w:ins w:id="115" w:author="Andrew Gerlicz" w:date="2021-06-19T08:32:00Z">
        <w:r w:rsidR="000470A2">
          <w:t xml:space="preserve">a comprehensive </w:t>
        </w:r>
      </w:ins>
      <w:del w:id="116" w:author="Andrew Gerlicz" w:date="2021-06-19T08:32:00Z">
        <w:r w:rsidR="00E76771" w:rsidDel="000470A2">
          <w:delText xml:space="preserve">“Integrated Pest </w:delText>
        </w:r>
        <w:r w:rsidR="00E76771" w:rsidDel="000470A2">
          <w:lastRenderedPageBreak/>
          <w:delText>Management”</w:delText>
        </w:r>
      </w:del>
      <w:ins w:id="117" w:author="Andrew Gerlicz" w:date="2021-06-19T08:32:00Z">
        <w:r w:rsidR="000470A2">
          <w:t>IPM strategy</w:t>
        </w:r>
      </w:ins>
      <w:r w:rsidR="00E76771">
        <w:t xml:space="preserve"> </w:t>
      </w:r>
      <w:ins w:id="118" w:author="Andrew Gerlicz" w:date="2021-06-19T08:32:00Z">
        <w:r w:rsidR="000470A2">
          <w:t xml:space="preserve">across different agroecological and social contexts </w:t>
        </w:r>
      </w:ins>
      <w:del w:id="119" w:author="Andrew Gerlicz" w:date="2021-06-19T08:32:00Z">
        <w:r w:rsidR="00E76771" w:rsidDel="000470A2">
          <w:delText xml:space="preserve">or other holistic strategies </w:delText>
        </w:r>
      </w:del>
      <w:r w:rsidR="00E76771">
        <w:t>are likely infeasible.</w:t>
      </w:r>
    </w:p>
    <w:p w14:paraId="68A29C2C" w14:textId="77777777" w:rsidR="0097527D" w:rsidRPr="003A066E" w:rsidRDefault="0097527D" w:rsidP="00982629"/>
    <w:p w14:paraId="05F1F877" w14:textId="2ED5935F" w:rsidR="00982629" w:rsidRDefault="00982629" w:rsidP="00982629"/>
    <w:p w14:paraId="52836872" w14:textId="21773A57" w:rsidR="00982629" w:rsidRPr="0097527D" w:rsidRDefault="0097527D" w:rsidP="00982629">
      <w:pPr>
        <w:rPr>
          <w:b/>
          <w:bCs/>
        </w:rPr>
      </w:pPr>
      <w:r w:rsidRPr="0097527D">
        <w:rPr>
          <w:b/>
          <w:bCs/>
        </w:rPr>
        <w:t xml:space="preserve">References: </w:t>
      </w:r>
    </w:p>
    <w:p w14:paraId="7328338D" w14:textId="77777777" w:rsidR="0089420F" w:rsidRPr="0089420F" w:rsidRDefault="00982629" w:rsidP="0089420F">
      <w:pPr>
        <w:pStyle w:val="Bibliography"/>
        <w:rPr>
          <w:rFonts w:ascii="Calibri" w:hAnsi="Calibri" w:cs="Calibri"/>
        </w:rPr>
      </w:pPr>
      <w:r>
        <w:fldChar w:fldCharType="begin"/>
      </w:r>
      <w:r>
        <w:instrText xml:space="preserve"> ADDIN ZOTERO_BIBL {"uncited":[],"omitted":[],"custom":[]} CSL_BIBLIOGRAPHY </w:instrText>
      </w:r>
      <w:r>
        <w:fldChar w:fldCharType="separate"/>
      </w:r>
      <w:r w:rsidR="0089420F" w:rsidRPr="0089420F">
        <w:rPr>
          <w:rFonts w:ascii="Calibri" w:hAnsi="Calibri" w:cs="Calibri"/>
        </w:rPr>
        <w:t xml:space="preserve">Auld, G. (2010). Assessing Certification as Governance: Effects and Broader Consequences for Coffee. </w:t>
      </w:r>
      <w:r w:rsidR="0089420F" w:rsidRPr="0089420F">
        <w:rPr>
          <w:rFonts w:ascii="Calibri" w:hAnsi="Calibri" w:cs="Calibri"/>
          <w:i/>
          <w:iCs/>
        </w:rPr>
        <w:t>The Journal of Environment &amp; Development</w:t>
      </w:r>
      <w:r w:rsidR="0089420F" w:rsidRPr="0089420F">
        <w:rPr>
          <w:rFonts w:ascii="Calibri" w:hAnsi="Calibri" w:cs="Calibri"/>
        </w:rPr>
        <w:t xml:space="preserve">, </w:t>
      </w:r>
      <w:r w:rsidR="0089420F" w:rsidRPr="0089420F">
        <w:rPr>
          <w:rFonts w:ascii="Calibri" w:hAnsi="Calibri" w:cs="Calibri"/>
          <w:i/>
          <w:iCs/>
        </w:rPr>
        <w:t>19</w:t>
      </w:r>
      <w:r w:rsidR="0089420F" w:rsidRPr="0089420F">
        <w:rPr>
          <w:rFonts w:ascii="Calibri" w:hAnsi="Calibri" w:cs="Calibri"/>
        </w:rPr>
        <w:t>(2), 215–241. https://doi.org/10.1177/1070496510368506</w:t>
      </w:r>
    </w:p>
    <w:p w14:paraId="684E9B63" w14:textId="77777777" w:rsidR="0089420F" w:rsidRPr="0089420F" w:rsidRDefault="0089420F" w:rsidP="0089420F">
      <w:pPr>
        <w:pStyle w:val="Bibliography"/>
        <w:rPr>
          <w:rFonts w:ascii="Calibri" w:hAnsi="Calibri" w:cs="Calibri"/>
        </w:rPr>
      </w:pPr>
      <w:r w:rsidRPr="0089420F">
        <w:rPr>
          <w:rFonts w:ascii="Calibri" w:hAnsi="Calibri" w:cs="Calibri"/>
        </w:rPr>
        <w:t xml:space="preserve">Bacon, C. M. (2010). Who decides what is fair in fair trade? The agri-environmental governance of standards, access, and price. </w:t>
      </w:r>
      <w:r w:rsidRPr="0089420F">
        <w:rPr>
          <w:rFonts w:ascii="Calibri" w:hAnsi="Calibri" w:cs="Calibri"/>
          <w:i/>
          <w:iCs/>
        </w:rPr>
        <w:t>The Journal of Peasant Studies</w:t>
      </w:r>
      <w:r w:rsidRPr="0089420F">
        <w:rPr>
          <w:rFonts w:ascii="Calibri" w:hAnsi="Calibri" w:cs="Calibri"/>
        </w:rPr>
        <w:t xml:space="preserve">, </w:t>
      </w:r>
      <w:r w:rsidRPr="0089420F">
        <w:rPr>
          <w:rFonts w:ascii="Calibri" w:hAnsi="Calibri" w:cs="Calibri"/>
          <w:i/>
          <w:iCs/>
        </w:rPr>
        <w:t>37</w:t>
      </w:r>
      <w:r w:rsidRPr="0089420F">
        <w:rPr>
          <w:rFonts w:ascii="Calibri" w:hAnsi="Calibri" w:cs="Calibri"/>
        </w:rPr>
        <w:t>(1), 111–147. https://doi.org/10.1080/03066150903498796</w:t>
      </w:r>
    </w:p>
    <w:p w14:paraId="2AAC05D9" w14:textId="77777777" w:rsidR="0089420F" w:rsidRPr="0089420F" w:rsidRDefault="0089420F" w:rsidP="0089420F">
      <w:pPr>
        <w:pStyle w:val="Bibliography"/>
        <w:rPr>
          <w:rFonts w:ascii="Calibri" w:hAnsi="Calibri" w:cs="Calibri"/>
        </w:rPr>
      </w:pPr>
      <w:r w:rsidRPr="0089420F">
        <w:rPr>
          <w:rFonts w:ascii="Calibri" w:hAnsi="Calibri" w:cs="Calibri"/>
        </w:rPr>
        <w:t xml:space="preserve">Bajwa, W. I., &amp; Kogan, M. (1996). </w:t>
      </w:r>
      <w:r w:rsidRPr="0089420F">
        <w:rPr>
          <w:rFonts w:ascii="Calibri" w:hAnsi="Calibri" w:cs="Calibri"/>
          <w:i/>
          <w:iCs/>
        </w:rPr>
        <w:t>Compendium of IPM definitions</w:t>
      </w:r>
      <w:r w:rsidRPr="0089420F">
        <w:rPr>
          <w:rFonts w:ascii="Calibri" w:hAnsi="Calibri" w:cs="Calibri"/>
        </w:rPr>
        <w:t>.</w:t>
      </w:r>
    </w:p>
    <w:p w14:paraId="24692A5A" w14:textId="77777777" w:rsidR="0089420F" w:rsidRPr="0089420F" w:rsidRDefault="0089420F" w:rsidP="0089420F">
      <w:pPr>
        <w:pStyle w:val="Bibliography"/>
        <w:rPr>
          <w:rFonts w:ascii="Calibri" w:hAnsi="Calibri" w:cs="Calibri"/>
        </w:rPr>
      </w:pPr>
      <w:r w:rsidRPr="0089420F">
        <w:rPr>
          <w:rFonts w:ascii="Calibri" w:hAnsi="Calibri" w:cs="Calibri"/>
        </w:rPr>
        <w:t xml:space="preserve">Bell, M. M., Lyon, A., Gratton, C., &amp; Jackson, R. D. (2008). Commentary: The productivity of variability: an agroecological hypothesis. </w:t>
      </w:r>
      <w:r w:rsidRPr="0089420F">
        <w:rPr>
          <w:rFonts w:ascii="Calibri" w:hAnsi="Calibri" w:cs="Calibri"/>
          <w:i/>
          <w:iCs/>
        </w:rPr>
        <w:t>International Journal of Agricultural Sustainability</w:t>
      </w:r>
      <w:r w:rsidRPr="0089420F">
        <w:rPr>
          <w:rFonts w:ascii="Calibri" w:hAnsi="Calibri" w:cs="Calibri"/>
        </w:rPr>
        <w:t xml:space="preserve">, </w:t>
      </w:r>
      <w:r w:rsidRPr="0089420F">
        <w:rPr>
          <w:rFonts w:ascii="Calibri" w:hAnsi="Calibri" w:cs="Calibri"/>
          <w:i/>
          <w:iCs/>
        </w:rPr>
        <w:t>6</w:t>
      </w:r>
      <w:r w:rsidRPr="0089420F">
        <w:rPr>
          <w:rFonts w:ascii="Calibri" w:hAnsi="Calibri" w:cs="Calibri"/>
        </w:rPr>
        <w:t>(4), 233–235.</w:t>
      </w:r>
    </w:p>
    <w:p w14:paraId="718A9456" w14:textId="77777777" w:rsidR="0089420F" w:rsidRPr="0089420F" w:rsidRDefault="0089420F" w:rsidP="0089420F">
      <w:pPr>
        <w:pStyle w:val="Bibliography"/>
        <w:rPr>
          <w:rFonts w:ascii="Calibri" w:hAnsi="Calibri" w:cs="Calibri"/>
        </w:rPr>
      </w:pPr>
      <w:r w:rsidRPr="0089420F">
        <w:rPr>
          <w:rFonts w:ascii="Calibri" w:hAnsi="Calibri" w:cs="Calibri"/>
        </w:rPr>
        <w:t xml:space="preserve">Bottrell, D. G., &amp; Schoenly, K. G. (2018). Integrated pest management for resource-limited farmers: Challenges for achieving ecological, social and economic sustainability. </w:t>
      </w:r>
      <w:r w:rsidRPr="0089420F">
        <w:rPr>
          <w:rFonts w:ascii="Calibri" w:hAnsi="Calibri" w:cs="Calibri"/>
          <w:i/>
          <w:iCs/>
        </w:rPr>
        <w:t>The Journal of Agricultural Science</w:t>
      </w:r>
      <w:r w:rsidRPr="0089420F">
        <w:rPr>
          <w:rFonts w:ascii="Calibri" w:hAnsi="Calibri" w:cs="Calibri"/>
        </w:rPr>
        <w:t xml:space="preserve">, </w:t>
      </w:r>
      <w:r w:rsidRPr="0089420F">
        <w:rPr>
          <w:rFonts w:ascii="Calibri" w:hAnsi="Calibri" w:cs="Calibri"/>
          <w:i/>
          <w:iCs/>
        </w:rPr>
        <w:t>156</w:t>
      </w:r>
      <w:r w:rsidRPr="0089420F">
        <w:rPr>
          <w:rFonts w:ascii="Calibri" w:hAnsi="Calibri" w:cs="Calibri"/>
        </w:rPr>
        <w:t>(3), 408–426. https://doi.org/10.1017/S0021859618000473</w:t>
      </w:r>
    </w:p>
    <w:p w14:paraId="6C6998AE" w14:textId="77777777" w:rsidR="0089420F" w:rsidRPr="0089420F" w:rsidRDefault="0089420F" w:rsidP="0089420F">
      <w:pPr>
        <w:pStyle w:val="Bibliography"/>
        <w:rPr>
          <w:rFonts w:ascii="Calibri" w:hAnsi="Calibri" w:cs="Calibri"/>
        </w:rPr>
      </w:pPr>
      <w:r w:rsidRPr="0089420F">
        <w:rPr>
          <w:rFonts w:ascii="Calibri" w:hAnsi="Calibri" w:cs="Calibri"/>
        </w:rPr>
        <w:t xml:space="preserve">Briske, D. D., Derner, J. D., Brown, J. R., Fuhlendorf, S. D., Teague, W. R., Havstad, K. M., Gillen, R. L., Ash, A. J., &amp; Willms, W. D. (2008). Rotational grazing on rangelands: Reconciliation of perception and experimental evidence. </w:t>
      </w:r>
      <w:r w:rsidRPr="0089420F">
        <w:rPr>
          <w:rFonts w:ascii="Calibri" w:hAnsi="Calibri" w:cs="Calibri"/>
          <w:i/>
          <w:iCs/>
        </w:rPr>
        <w:t>Rangeland Ecology &amp; Management</w:t>
      </w:r>
      <w:r w:rsidRPr="0089420F">
        <w:rPr>
          <w:rFonts w:ascii="Calibri" w:hAnsi="Calibri" w:cs="Calibri"/>
        </w:rPr>
        <w:t xml:space="preserve">, </w:t>
      </w:r>
      <w:r w:rsidRPr="0089420F">
        <w:rPr>
          <w:rFonts w:ascii="Calibri" w:hAnsi="Calibri" w:cs="Calibri"/>
          <w:i/>
          <w:iCs/>
        </w:rPr>
        <w:t>61</w:t>
      </w:r>
      <w:r w:rsidRPr="0089420F">
        <w:rPr>
          <w:rFonts w:ascii="Calibri" w:hAnsi="Calibri" w:cs="Calibri"/>
        </w:rPr>
        <w:t>(1), 3–17.</w:t>
      </w:r>
    </w:p>
    <w:p w14:paraId="2A134BB7" w14:textId="77777777" w:rsidR="0089420F" w:rsidRPr="0089420F" w:rsidRDefault="0089420F" w:rsidP="0089420F">
      <w:pPr>
        <w:pStyle w:val="Bibliography"/>
        <w:rPr>
          <w:rFonts w:ascii="Calibri" w:hAnsi="Calibri" w:cs="Calibri"/>
        </w:rPr>
      </w:pPr>
      <w:r w:rsidRPr="0089420F">
        <w:rPr>
          <w:rFonts w:ascii="Calibri" w:hAnsi="Calibri" w:cs="Calibri"/>
        </w:rPr>
        <w:t xml:space="preserve">Carr, P. (2017). Guest Editorial: Conservation Tillage for Organic Farming. </w:t>
      </w:r>
      <w:r w:rsidRPr="0089420F">
        <w:rPr>
          <w:rFonts w:ascii="Calibri" w:hAnsi="Calibri" w:cs="Calibri"/>
          <w:i/>
          <w:iCs/>
        </w:rPr>
        <w:t>Agriculture</w:t>
      </w:r>
      <w:r w:rsidRPr="0089420F">
        <w:rPr>
          <w:rFonts w:ascii="Calibri" w:hAnsi="Calibri" w:cs="Calibri"/>
        </w:rPr>
        <w:t xml:space="preserve">, </w:t>
      </w:r>
      <w:r w:rsidRPr="0089420F">
        <w:rPr>
          <w:rFonts w:ascii="Calibri" w:hAnsi="Calibri" w:cs="Calibri"/>
          <w:i/>
          <w:iCs/>
        </w:rPr>
        <w:t>7</w:t>
      </w:r>
      <w:r w:rsidRPr="0089420F">
        <w:rPr>
          <w:rFonts w:ascii="Calibri" w:hAnsi="Calibri" w:cs="Calibri"/>
        </w:rPr>
        <w:t>(3), 19. https://doi.org/10.3390/agriculture7030019</w:t>
      </w:r>
    </w:p>
    <w:p w14:paraId="414C72BD" w14:textId="77777777" w:rsidR="0089420F" w:rsidRPr="0089420F" w:rsidRDefault="0089420F" w:rsidP="0089420F">
      <w:pPr>
        <w:pStyle w:val="Bibliography"/>
        <w:rPr>
          <w:rFonts w:ascii="Calibri" w:hAnsi="Calibri" w:cs="Calibri"/>
        </w:rPr>
      </w:pPr>
      <w:r w:rsidRPr="0089420F">
        <w:rPr>
          <w:rFonts w:ascii="Calibri" w:hAnsi="Calibri" w:cs="Calibri"/>
        </w:rPr>
        <w:t xml:space="preserve">Castle, S., &amp; Naranjo, S. E. (2009). Sampling plans, selective insecticides and sustainability: The case for IPM as ‘informed pest management.’ </w:t>
      </w:r>
      <w:r w:rsidRPr="0089420F">
        <w:rPr>
          <w:rFonts w:ascii="Calibri" w:hAnsi="Calibri" w:cs="Calibri"/>
          <w:i/>
          <w:iCs/>
        </w:rPr>
        <w:t>Pest Management Science</w:t>
      </w:r>
      <w:r w:rsidRPr="0089420F">
        <w:rPr>
          <w:rFonts w:ascii="Calibri" w:hAnsi="Calibri" w:cs="Calibri"/>
        </w:rPr>
        <w:t xml:space="preserve">, </w:t>
      </w:r>
      <w:r w:rsidRPr="0089420F">
        <w:rPr>
          <w:rFonts w:ascii="Calibri" w:hAnsi="Calibri" w:cs="Calibri"/>
          <w:i/>
          <w:iCs/>
        </w:rPr>
        <w:t>65</w:t>
      </w:r>
      <w:r w:rsidRPr="0089420F">
        <w:rPr>
          <w:rFonts w:ascii="Calibri" w:hAnsi="Calibri" w:cs="Calibri"/>
        </w:rPr>
        <w:t>(12), 1321–1328. https://doi.org/10.1002/ps.1857</w:t>
      </w:r>
    </w:p>
    <w:p w14:paraId="2CDA8C89" w14:textId="77777777" w:rsidR="0089420F" w:rsidRPr="0089420F" w:rsidRDefault="0089420F" w:rsidP="0089420F">
      <w:pPr>
        <w:pStyle w:val="Bibliography"/>
        <w:rPr>
          <w:rFonts w:ascii="Calibri" w:hAnsi="Calibri" w:cs="Calibri"/>
        </w:rPr>
      </w:pPr>
      <w:r w:rsidRPr="0089420F">
        <w:rPr>
          <w:rFonts w:ascii="Calibri" w:hAnsi="Calibri" w:cs="Calibri"/>
          <w:i/>
          <w:iCs/>
        </w:rPr>
        <w:t>Ecolabel Index | Who’s deciding what’s green?</w:t>
      </w:r>
      <w:r w:rsidRPr="0089420F">
        <w:rPr>
          <w:rFonts w:ascii="Calibri" w:hAnsi="Calibri" w:cs="Calibri"/>
        </w:rPr>
        <w:t xml:space="preserve"> (n.d.). Retrieved June 11, 2021, from http://www.ecolabelindex.com/</w:t>
      </w:r>
    </w:p>
    <w:p w14:paraId="574E2F5F" w14:textId="77777777" w:rsidR="0089420F" w:rsidRPr="0089420F" w:rsidRDefault="0089420F" w:rsidP="0089420F">
      <w:pPr>
        <w:pStyle w:val="Bibliography"/>
        <w:rPr>
          <w:rFonts w:ascii="Calibri" w:hAnsi="Calibri" w:cs="Calibri"/>
        </w:rPr>
      </w:pPr>
      <w:r w:rsidRPr="0089420F">
        <w:rPr>
          <w:rFonts w:ascii="Calibri" w:hAnsi="Calibri" w:cs="Calibri"/>
        </w:rPr>
        <w:t xml:space="preserve">Ehler, L. E. (2006). Integrated pest management (IPM): Definition, historical development and implementation, and the other IPM. </w:t>
      </w:r>
      <w:r w:rsidRPr="0089420F">
        <w:rPr>
          <w:rFonts w:ascii="Calibri" w:hAnsi="Calibri" w:cs="Calibri"/>
          <w:i/>
          <w:iCs/>
        </w:rPr>
        <w:t>Pest Management Science</w:t>
      </w:r>
      <w:r w:rsidRPr="0089420F">
        <w:rPr>
          <w:rFonts w:ascii="Calibri" w:hAnsi="Calibri" w:cs="Calibri"/>
        </w:rPr>
        <w:t xml:space="preserve">, </w:t>
      </w:r>
      <w:r w:rsidRPr="0089420F">
        <w:rPr>
          <w:rFonts w:ascii="Calibri" w:hAnsi="Calibri" w:cs="Calibri"/>
          <w:i/>
          <w:iCs/>
        </w:rPr>
        <w:t>62</w:t>
      </w:r>
      <w:r w:rsidRPr="0089420F">
        <w:rPr>
          <w:rFonts w:ascii="Calibri" w:hAnsi="Calibri" w:cs="Calibri"/>
        </w:rPr>
        <w:t>(9), 787–789.</w:t>
      </w:r>
    </w:p>
    <w:p w14:paraId="6D7C33EA" w14:textId="77777777" w:rsidR="0089420F" w:rsidRPr="0089420F" w:rsidRDefault="0089420F" w:rsidP="0089420F">
      <w:pPr>
        <w:pStyle w:val="Bibliography"/>
        <w:rPr>
          <w:rFonts w:ascii="Calibri" w:hAnsi="Calibri" w:cs="Calibri"/>
        </w:rPr>
      </w:pPr>
      <w:r w:rsidRPr="0089420F">
        <w:rPr>
          <w:rFonts w:ascii="Calibri" w:hAnsi="Calibri" w:cs="Calibri"/>
        </w:rPr>
        <w:t xml:space="preserve">Garry, V. F., Harkins, M. E., Erickson, L. L., Long-Simpson, L. K., Holland, S. E., &amp; Burroughs, B. L. (2002). Birth defects, season of conception, and sex of children born to pesticide applicators living in the Red River Valley of Minnesota, USA. </w:t>
      </w:r>
      <w:r w:rsidRPr="0089420F">
        <w:rPr>
          <w:rFonts w:ascii="Calibri" w:hAnsi="Calibri" w:cs="Calibri"/>
          <w:i/>
          <w:iCs/>
        </w:rPr>
        <w:t>Environmental Health Perspectives</w:t>
      </w:r>
      <w:r w:rsidRPr="0089420F">
        <w:rPr>
          <w:rFonts w:ascii="Calibri" w:hAnsi="Calibri" w:cs="Calibri"/>
        </w:rPr>
        <w:t xml:space="preserve">, </w:t>
      </w:r>
      <w:r w:rsidRPr="0089420F">
        <w:rPr>
          <w:rFonts w:ascii="Calibri" w:hAnsi="Calibri" w:cs="Calibri"/>
          <w:i/>
          <w:iCs/>
        </w:rPr>
        <w:t>110</w:t>
      </w:r>
      <w:r w:rsidRPr="0089420F">
        <w:rPr>
          <w:rFonts w:ascii="Calibri" w:hAnsi="Calibri" w:cs="Calibri"/>
        </w:rPr>
        <w:t>(suppl 3), 441–449.</w:t>
      </w:r>
    </w:p>
    <w:p w14:paraId="50E08122" w14:textId="77777777" w:rsidR="0089420F" w:rsidRPr="0089420F" w:rsidRDefault="0089420F" w:rsidP="0089420F">
      <w:pPr>
        <w:pStyle w:val="Bibliography"/>
        <w:rPr>
          <w:rFonts w:ascii="Calibri" w:hAnsi="Calibri" w:cs="Calibri"/>
        </w:rPr>
      </w:pPr>
      <w:r w:rsidRPr="0089420F">
        <w:rPr>
          <w:rFonts w:ascii="Calibri" w:hAnsi="Calibri" w:cs="Calibri"/>
        </w:rPr>
        <w:t xml:space="preserve">Getz, C., &amp; Shreck, A. (2006). What organic and Fair Trade labels do not tell us: Towards a place-based understanding of certification. </w:t>
      </w:r>
      <w:r w:rsidRPr="0089420F">
        <w:rPr>
          <w:rFonts w:ascii="Calibri" w:hAnsi="Calibri" w:cs="Calibri"/>
          <w:i/>
          <w:iCs/>
        </w:rPr>
        <w:t>International Journal of Consumer Studies</w:t>
      </w:r>
      <w:r w:rsidRPr="0089420F">
        <w:rPr>
          <w:rFonts w:ascii="Calibri" w:hAnsi="Calibri" w:cs="Calibri"/>
        </w:rPr>
        <w:t xml:space="preserve">, </w:t>
      </w:r>
      <w:r w:rsidRPr="0089420F">
        <w:rPr>
          <w:rFonts w:ascii="Calibri" w:hAnsi="Calibri" w:cs="Calibri"/>
          <w:i/>
          <w:iCs/>
        </w:rPr>
        <w:t>30</w:t>
      </w:r>
      <w:r w:rsidRPr="0089420F">
        <w:rPr>
          <w:rFonts w:ascii="Calibri" w:hAnsi="Calibri" w:cs="Calibri"/>
        </w:rPr>
        <w:t>(5), 490–501. https://doi.org/10.1111/j.1470-6431.2006.00533.x</w:t>
      </w:r>
    </w:p>
    <w:p w14:paraId="4FC6C932" w14:textId="77777777" w:rsidR="0089420F" w:rsidRPr="0089420F" w:rsidRDefault="0089420F" w:rsidP="0089420F">
      <w:pPr>
        <w:pStyle w:val="Bibliography"/>
        <w:rPr>
          <w:rFonts w:ascii="Calibri" w:hAnsi="Calibri" w:cs="Calibri"/>
        </w:rPr>
      </w:pPr>
      <w:r w:rsidRPr="0089420F">
        <w:rPr>
          <w:rFonts w:ascii="Calibri" w:hAnsi="Calibri" w:cs="Calibri"/>
        </w:rPr>
        <w:lastRenderedPageBreak/>
        <w:t xml:space="preserve">Giller, K. E., Witter, E., Corbeels, M., &amp; Tittonell, P. (2009). Conservation agriculture and smallholder farming in Africa: The heretics’ view. </w:t>
      </w:r>
      <w:r w:rsidRPr="0089420F">
        <w:rPr>
          <w:rFonts w:ascii="Calibri" w:hAnsi="Calibri" w:cs="Calibri"/>
          <w:i/>
          <w:iCs/>
        </w:rPr>
        <w:t>Field Crops Research</w:t>
      </w:r>
      <w:r w:rsidRPr="0089420F">
        <w:rPr>
          <w:rFonts w:ascii="Calibri" w:hAnsi="Calibri" w:cs="Calibri"/>
        </w:rPr>
        <w:t xml:space="preserve">, </w:t>
      </w:r>
      <w:r w:rsidRPr="0089420F">
        <w:rPr>
          <w:rFonts w:ascii="Calibri" w:hAnsi="Calibri" w:cs="Calibri"/>
          <w:i/>
          <w:iCs/>
        </w:rPr>
        <w:t>114</w:t>
      </w:r>
      <w:r w:rsidRPr="0089420F">
        <w:rPr>
          <w:rFonts w:ascii="Calibri" w:hAnsi="Calibri" w:cs="Calibri"/>
        </w:rPr>
        <w:t>(1), 23–34.</w:t>
      </w:r>
    </w:p>
    <w:p w14:paraId="182166D2" w14:textId="77777777" w:rsidR="0089420F" w:rsidRPr="0089420F" w:rsidRDefault="0089420F" w:rsidP="0089420F">
      <w:pPr>
        <w:pStyle w:val="Bibliography"/>
        <w:rPr>
          <w:rFonts w:ascii="Calibri" w:hAnsi="Calibri" w:cs="Calibri"/>
        </w:rPr>
      </w:pPr>
      <w:r w:rsidRPr="0089420F">
        <w:rPr>
          <w:rFonts w:ascii="Calibri" w:hAnsi="Calibri" w:cs="Calibri"/>
        </w:rPr>
        <w:t xml:space="preserve">Glover, D. (2011). The System of Rice Intensification: Time for an empirical turn. </w:t>
      </w:r>
      <w:r w:rsidRPr="0089420F">
        <w:rPr>
          <w:rFonts w:ascii="Calibri" w:hAnsi="Calibri" w:cs="Calibri"/>
          <w:i/>
          <w:iCs/>
        </w:rPr>
        <w:t>NJAS - Wageningen Journal of Life Sciences</w:t>
      </w:r>
      <w:r w:rsidRPr="0089420F">
        <w:rPr>
          <w:rFonts w:ascii="Calibri" w:hAnsi="Calibri" w:cs="Calibri"/>
        </w:rPr>
        <w:t xml:space="preserve">, </w:t>
      </w:r>
      <w:r w:rsidRPr="0089420F">
        <w:rPr>
          <w:rFonts w:ascii="Calibri" w:hAnsi="Calibri" w:cs="Calibri"/>
          <w:i/>
          <w:iCs/>
        </w:rPr>
        <w:t>57</w:t>
      </w:r>
      <w:r w:rsidRPr="0089420F">
        <w:rPr>
          <w:rFonts w:ascii="Calibri" w:hAnsi="Calibri" w:cs="Calibri"/>
        </w:rPr>
        <w:t>(3), 217–224. https://doi.org/10.1016/j.njas.2010.11.006</w:t>
      </w:r>
    </w:p>
    <w:p w14:paraId="54725018" w14:textId="77777777" w:rsidR="0089420F" w:rsidRPr="0089420F" w:rsidRDefault="0089420F" w:rsidP="0089420F">
      <w:pPr>
        <w:pStyle w:val="Bibliography"/>
        <w:rPr>
          <w:rFonts w:ascii="Calibri" w:hAnsi="Calibri" w:cs="Calibri"/>
        </w:rPr>
      </w:pPr>
      <w:r w:rsidRPr="0089420F">
        <w:rPr>
          <w:rFonts w:ascii="Calibri" w:hAnsi="Calibri" w:cs="Calibri"/>
        </w:rPr>
        <w:t xml:space="preserve">Gosnell, H., Grimm, K., &amp; Goldstein, B. E. (2020). A half century of Holistic Management: What does the evidence reveal?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37</w:t>
      </w:r>
      <w:r w:rsidRPr="0089420F">
        <w:rPr>
          <w:rFonts w:ascii="Calibri" w:hAnsi="Calibri" w:cs="Calibri"/>
        </w:rPr>
        <w:t>(3), 849–867. https://doi.org/10.1007/s10460-020-10016-w</w:t>
      </w:r>
    </w:p>
    <w:p w14:paraId="40777F56" w14:textId="77777777" w:rsidR="0089420F" w:rsidRPr="0089420F" w:rsidRDefault="0089420F" w:rsidP="0089420F">
      <w:pPr>
        <w:pStyle w:val="Bibliography"/>
        <w:rPr>
          <w:rFonts w:ascii="Calibri" w:hAnsi="Calibri" w:cs="Calibri"/>
        </w:rPr>
      </w:pPr>
      <w:r w:rsidRPr="0089420F">
        <w:rPr>
          <w:rFonts w:ascii="Calibri" w:hAnsi="Calibri" w:cs="Calibri"/>
        </w:rPr>
        <w:t xml:space="preserve">Guthman, J. (2000). Raising organic: An agro-ecological assessment of grower practices in California.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17</w:t>
      </w:r>
      <w:r w:rsidRPr="0089420F">
        <w:rPr>
          <w:rFonts w:ascii="Calibri" w:hAnsi="Calibri" w:cs="Calibri"/>
        </w:rPr>
        <w:t>(3), 257–266.</w:t>
      </w:r>
    </w:p>
    <w:p w14:paraId="435CDF2F" w14:textId="77777777" w:rsidR="0089420F" w:rsidRPr="0089420F" w:rsidRDefault="0089420F" w:rsidP="0089420F">
      <w:pPr>
        <w:pStyle w:val="Bibliography"/>
        <w:rPr>
          <w:rFonts w:ascii="Calibri" w:hAnsi="Calibri" w:cs="Calibri"/>
        </w:rPr>
      </w:pPr>
      <w:r w:rsidRPr="0089420F">
        <w:rPr>
          <w:rFonts w:ascii="Calibri" w:hAnsi="Calibri" w:cs="Calibri"/>
        </w:rPr>
        <w:t xml:space="preserve">Guthman, J. (2004). Back to the land: The paradox of organic food standards. </w:t>
      </w:r>
      <w:r w:rsidRPr="0089420F">
        <w:rPr>
          <w:rFonts w:ascii="Calibri" w:hAnsi="Calibri" w:cs="Calibri"/>
          <w:i/>
          <w:iCs/>
        </w:rPr>
        <w:t>Environment and Planning A</w:t>
      </w:r>
      <w:r w:rsidRPr="0089420F">
        <w:rPr>
          <w:rFonts w:ascii="Calibri" w:hAnsi="Calibri" w:cs="Calibri"/>
        </w:rPr>
        <w:t xml:space="preserve">, </w:t>
      </w:r>
      <w:r w:rsidRPr="0089420F">
        <w:rPr>
          <w:rFonts w:ascii="Calibri" w:hAnsi="Calibri" w:cs="Calibri"/>
          <w:i/>
          <w:iCs/>
        </w:rPr>
        <w:t>36</w:t>
      </w:r>
      <w:r w:rsidRPr="0089420F">
        <w:rPr>
          <w:rFonts w:ascii="Calibri" w:hAnsi="Calibri" w:cs="Calibri"/>
        </w:rPr>
        <w:t>(3), 511–528.</w:t>
      </w:r>
    </w:p>
    <w:p w14:paraId="5CEAD8DA" w14:textId="77777777" w:rsidR="0089420F" w:rsidRPr="0089420F" w:rsidRDefault="0089420F" w:rsidP="0089420F">
      <w:pPr>
        <w:pStyle w:val="Bibliography"/>
        <w:rPr>
          <w:rFonts w:ascii="Calibri" w:hAnsi="Calibri" w:cs="Calibri"/>
        </w:rPr>
      </w:pPr>
      <w:r w:rsidRPr="0089420F">
        <w:rPr>
          <w:rFonts w:ascii="Calibri" w:hAnsi="Calibri" w:cs="Calibri"/>
        </w:rPr>
        <w:t xml:space="preserve">Hughner, R. S., McDonagh, P., Prothero, A., Shultz, C. J., &amp; Stanton, J. (2007). Who are organic food consumers? A compilation and review of why people purchase organic food. </w:t>
      </w:r>
      <w:r w:rsidRPr="0089420F">
        <w:rPr>
          <w:rFonts w:ascii="Calibri" w:hAnsi="Calibri" w:cs="Calibri"/>
          <w:i/>
          <w:iCs/>
        </w:rPr>
        <w:t>Journal of Consumer Behaviour: An International Research Review</w:t>
      </w:r>
      <w:r w:rsidRPr="0089420F">
        <w:rPr>
          <w:rFonts w:ascii="Calibri" w:hAnsi="Calibri" w:cs="Calibri"/>
        </w:rPr>
        <w:t xml:space="preserve">, </w:t>
      </w:r>
      <w:r w:rsidRPr="0089420F">
        <w:rPr>
          <w:rFonts w:ascii="Calibri" w:hAnsi="Calibri" w:cs="Calibri"/>
          <w:i/>
          <w:iCs/>
        </w:rPr>
        <w:t>6</w:t>
      </w:r>
      <w:r w:rsidRPr="0089420F">
        <w:rPr>
          <w:rFonts w:ascii="Calibri" w:hAnsi="Calibri" w:cs="Calibri"/>
        </w:rPr>
        <w:t>(2–3), 94–110.</w:t>
      </w:r>
    </w:p>
    <w:p w14:paraId="388E07AD" w14:textId="77777777" w:rsidR="0089420F" w:rsidRPr="0089420F" w:rsidRDefault="0089420F" w:rsidP="0089420F">
      <w:pPr>
        <w:pStyle w:val="Bibliography"/>
        <w:rPr>
          <w:rFonts w:ascii="Calibri" w:hAnsi="Calibri" w:cs="Calibri"/>
        </w:rPr>
      </w:pPr>
      <w:r w:rsidRPr="0089420F">
        <w:rPr>
          <w:rFonts w:ascii="Calibri" w:hAnsi="Calibri" w:cs="Calibri"/>
        </w:rPr>
        <w:t xml:space="preserve">Hunter, J. D. (2007). Matplotlib: A 2D Graphics Environment. </w:t>
      </w:r>
      <w:r w:rsidRPr="0089420F">
        <w:rPr>
          <w:rFonts w:ascii="Calibri" w:hAnsi="Calibri" w:cs="Calibri"/>
          <w:i/>
          <w:iCs/>
        </w:rPr>
        <w:t>Computing in Science &amp; Engineering</w:t>
      </w:r>
      <w:r w:rsidRPr="0089420F">
        <w:rPr>
          <w:rFonts w:ascii="Calibri" w:hAnsi="Calibri" w:cs="Calibri"/>
        </w:rPr>
        <w:t xml:space="preserve">, </w:t>
      </w:r>
      <w:r w:rsidRPr="0089420F">
        <w:rPr>
          <w:rFonts w:ascii="Calibri" w:hAnsi="Calibri" w:cs="Calibri"/>
          <w:i/>
          <w:iCs/>
        </w:rPr>
        <w:t>9</w:t>
      </w:r>
      <w:r w:rsidRPr="0089420F">
        <w:rPr>
          <w:rFonts w:ascii="Calibri" w:hAnsi="Calibri" w:cs="Calibri"/>
        </w:rPr>
        <w:t>(3), 90–95. https://doi.org/10.1109/MCSE.2007.55</w:t>
      </w:r>
    </w:p>
    <w:p w14:paraId="3BC94194" w14:textId="77777777" w:rsidR="0089420F" w:rsidRPr="0089420F" w:rsidRDefault="0089420F" w:rsidP="0089420F">
      <w:pPr>
        <w:pStyle w:val="Bibliography"/>
        <w:rPr>
          <w:rFonts w:ascii="Calibri" w:hAnsi="Calibri" w:cs="Calibri"/>
        </w:rPr>
      </w:pPr>
      <w:r w:rsidRPr="0089420F">
        <w:rPr>
          <w:rFonts w:ascii="Calibri" w:hAnsi="Calibri" w:cs="Calibri"/>
        </w:rPr>
        <w:t xml:space="preserve">Jackson, W., &amp; Berry, W. (2009). A 50-Year Farm Bill. </w:t>
      </w:r>
      <w:r w:rsidRPr="0089420F">
        <w:rPr>
          <w:rFonts w:ascii="Calibri" w:hAnsi="Calibri" w:cs="Calibri"/>
          <w:i/>
          <w:iCs/>
        </w:rPr>
        <w:t>NYT, Jan</w:t>
      </w:r>
      <w:r w:rsidRPr="0089420F">
        <w:rPr>
          <w:rFonts w:ascii="Calibri" w:hAnsi="Calibri" w:cs="Calibri"/>
        </w:rPr>
        <w:t xml:space="preserve">, </w:t>
      </w:r>
      <w:r w:rsidRPr="0089420F">
        <w:rPr>
          <w:rFonts w:ascii="Calibri" w:hAnsi="Calibri" w:cs="Calibri"/>
          <w:i/>
          <w:iCs/>
        </w:rPr>
        <w:t>4</w:t>
      </w:r>
      <w:r w:rsidRPr="0089420F">
        <w:rPr>
          <w:rFonts w:ascii="Calibri" w:hAnsi="Calibri" w:cs="Calibri"/>
        </w:rPr>
        <w:t>.</w:t>
      </w:r>
    </w:p>
    <w:p w14:paraId="32E59A6A" w14:textId="77777777" w:rsidR="0089420F" w:rsidRPr="0089420F" w:rsidRDefault="0089420F" w:rsidP="0089420F">
      <w:pPr>
        <w:pStyle w:val="Bibliography"/>
        <w:rPr>
          <w:rFonts w:ascii="Calibri" w:hAnsi="Calibri" w:cs="Calibri"/>
        </w:rPr>
      </w:pPr>
      <w:r w:rsidRPr="0089420F">
        <w:rPr>
          <w:rFonts w:ascii="Calibri" w:hAnsi="Calibri" w:cs="Calibri"/>
        </w:rPr>
        <w:t xml:space="preserve">Jaffee, D. (2012). Weak coffee: Certification and co-optation in the fair trade movement. </w:t>
      </w:r>
      <w:r w:rsidRPr="0089420F">
        <w:rPr>
          <w:rFonts w:ascii="Calibri" w:hAnsi="Calibri" w:cs="Calibri"/>
          <w:i/>
          <w:iCs/>
        </w:rPr>
        <w:t>Social Problems</w:t>
      </w:r>
      <w:r w:rsidRPr="0089420F">
        <w:rPr>
          <w:rFonts w:ascii="Calibri" w:hAnsi="Calibri" w:cs="Calibri"/>
        </w:rPr>
        <w:t xml:space="preserve">, </w:t>
      </w:r>
      <w:r w:rsidRPr="0089420F">
        <w:rPr>
          <w:rFonts w:ascii="Calibri" w:hAnsi="Calibri" w:cs="Calibri"/>
          <w:i/>
          <w:iCs/>
        </w:rPr>
        <w:t>59</w:t>
      </w:r>
      <w:r w:rsidRPr="0089420F">
        <w:rPr>
          <w:rFonts w:ascii="Calibri" w:hAnsi="Calibri" w:cs="Calibri"/>
        </w:rPr>
        <w:t>(1), 94–116.</w:t>
      </w:r>
    </w:p>
    <w:p w14:paraId="2D61B192" w14:textId="77777777" w:rsidR="0089420F" w:rsidRPr="0089420F" w:rsidRDefault="0089420F" w:rsidP="0089420F">
      <w:pPr>
        <w:pStyle w:val="Bibliography"/>
        <w:rPr>
          <w:rFonts w:ascii="Calibri" w:hAnsi="Calibri" w:cs="Calibri"/>
        </w:rPr>
      </w:pPr>
      <w:r w:rsidRPr="0089420F">
        <w:rPr>
          <w:rFonts w:ascii="Calibri" w:hAnsi="Calibri" w:cs="Calibri"/>
        </w:rPr>
        <w:t xml:space="preserve">Jaffee, D., &amp; Howard, P. H. (2010). Corporate cooptation of organic and fair trade standards.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27</w:t>
      </w:r>
      <w:r w:rsidRPr="0089420F">
        <w:rPr>
          <w:rFonts w:ascii="Calibri" w:hAnsi="Calibri" w:cs="Calibri"/>
        </w:rPr>
        <w:t>(4), 387–399. https://doi.org/10.1007/s10460-009-9231-8</w:t>
      </w:r>
    </w:p>
    <w:p w14:paraId="17E5F872" w14:textId="77777777" w:rsidR="0089420F" w:rsidRPr="0089420F" w:rsidRDefault="0089420F" w:rsidP="0089420F">
      <w:pPr>
        <w:pStyle w:val="Bibliography"/>
        <w:rPr>
          <w:rFonts w:ascii="Calibri" w:hAnsi="Calibri" w:cs="Calibri"/>
        </w:rPr>
      </w:pPr>
      <w:r w:rsidRPr="0089420F">
        <w:rPr>
          <w:rFonts w:ascii="Calibri" w:hAnsi="Calibri" w:cs="Calibri"/>
        </w:rPr>
        <w:t xml:space="preserve">Khaledi, M., Liaghati, H., Mohammadamini, M., &amp; Weseen, S. (2011). Assessing the Barriers to Conversion to Organic Farming in Canada. </w:t>
      </w:r>
      <w:r w:rsidRPr="0089420F">
        <w:rPr>
          <w:rFonts w:ascii="Calibri" w:hAnsi="Calibri" w:cs="Calibri"/>
          <w:i/>
          <w:iCs/>
        </w:rPr>
        <w:t>ENVIRONMENTAL SCIENCES</w:t>
      </w:r>
      <w:r w:rsidRPr="0089420F">
        <w:rPr>
          <w:rFonts w:ascii="Calibri" w:hAnsi="Calibri" w:cs="Calibri"/>
        </w:rPr>
        <w:t xml:space="preserve">, </w:t>
      </w:r>
      <w:r w:rsidRPr="0089420F">
        <w:rPr>
          <w:rFonts w:ascii="Calibri" w:hAnsi="Calibri" w:cs="Calibri"/>
          <w:i/>
          <w:iCs/>
        </w:rPr>
        <w:t>8</w:t>
      </w:r>
      <w:r w:rsidRPr="0089420F">
        <w:rPr>
          <w:rFonts w:ascii="Calibri" w:hAnsi="Calibri" w:cs="Calibri"/>
        </w:rPr>
        <w:t>(2), 109–126.</w:t>
      </w:r>
    </w:p>
    <w:p w14:paraId="6C78EF0D" w14:textId="77777777" w:rsidR="0089420F" w:rsidRPr="0089420F" w:rsidRDefault="0089420F" w:rsidP="0089420F">
      <w:pPr>
        <w:pStyle w:val="Bibliography"/>
        <w:rPr>
          <w:rFonts w:ascii="Calibri" w:hAnsi="Calibri" w:cs="Calibri"/>
        </w:rPr>
      </w:pPr>
      <w:r w:rsidRPr="0089420F">
        <w:rPr>
          <w:rFonts w:ascii="Calibri" w:hAnsi="Calibri" w:cs="Calibri"/>
        </w:rPr>
        <w:t xml:space="preserve">Kogan, M. (1998). Integrated pest management: Historical perspectives and contemporary developments. </w:t>
      </w:r>
      <w:r w:rsidRPr="0089420F">
        <w:rPr>
          <w:rFonts w:ascii="Calibri" w:hAnsi="Calibri" w:cs="Calibri"/>
          <w:i/>
          <w:iCs/>
        </w:rPr>
        <w:t>Annual Review of Entomology</w:t>
      </w:r>
      <w:r w:rsidRPr="0089420F">
        <w:rPr>
          <w:rFonts w:ascii="Calibri" w:hAnsi="Calibri" w:cs="Calibri"/>
        </w:rPr>
        <w:t xml:space="preserve">, </w:t>
      </w:r>
      <w:r w:rsidRPr="0089420F">
        <w:rPr>
          <w:rFonts w:ascii="Calibri" w:hAnsi="Calibri" w:cs="Calibri"/>
          <w:i/>
          <w:iCs/>
        </w:rPr>
        <w:t>43</w:t>
      </w:r>
      <w:r w:rsidRPr="0089420F">
        <w:rPr>
          <w:rFonts w:ascii="Calibri" w:hAnsi="Calibri" w:cs="Calibri"/>
        </w:rPr>
        <w:t>(1), 243–270.</w:t>
      </w:r>
    </w:p>
    <w:p w14:paraId="7677A40E" w14:textId="77777777" w:rsidR="0089420F" w:rsidRPr="0089420F" w:rsidRDefault="0089420F" w:rsidP="0089420F">
      <w:pPr>
        <w:pStyle w:val="Bibliography"/>
        <w:rPr>
          <w:rFonts w:ascii="Calibri" w:hAnsi="Calibri" w:cs="Calibri"/>
        </w:rPr>
      </w:pPr>
      <w:r w:rsidRPr="0089420F">
        <w:rPr>
          <w:rFonts w:ascii="Calibri" w:hAnsi="Calibri" w:cs="Calibri"/>
        </w:rPr>
        <w:t xml:space="preserve">Kovach, J., Petzoldt, C., Degni, J., &amp; Tette, J. (1992). </w:t>
      </w:r>
      <w:r w:rsidRPr="0089420F">
        <w:rPr>
          <w:rFonts w:ascii="Calibri" w:hAnsi="Calibri" w:cs="Calibri"/>
          <w:i/>
          <w:iCs/>
        </w:rPr>
        <w:t>A method to measure the environmental impact of pesticides</w:t>
      </w:r>
      <w:r w:rsidRPr="0089420F">
        <w:rPr>
          <w:rFonts w:ascii="Calibri" w:hAnsi="Calibri" w:cs="Calibri"/>
        </w:rPr>
        <w:t>. https://ecommons.cornell.edu/handle/1813/5203</w:t>
      </w:r>
    </w:p>
    <w:p w14:paraId="66DDA14C" w14:textId="77777777" w:rsidR="0089420F" w:rsidRPr="0089420F" w:rsidRDefault="0089420F" w:rsidP="0089420F">
      <w:pPr>
        <w:pStyle w:val="Bibliography"/>
        <w:rPr>
          <w:rFonts w:ascii="Calibri" w:hAnsi="Calibri" w:cs="Calibri"/>
        </w:rPr>
      </w:pPr>
      <w:r w:rsidRPr="0089420F">
        <w:rPr>
          <w:rFonts w:ascii="Calibri" w:hAnsi="Calibri" w:cs="Calibri"/>
        </w:rPr>
        <w:t xml:space="preserve">Lyon, A., Bell, M. M., Gratton, C., &amp; Jackson, R. (2011). Farming without a recipe: Wisconsin graziers and new directions for agricultural science. </w:t>
      </w:r>
      <w:r w:rsidRPr="0089420F">
        <w:rPr>
          <w:rFonts w:ascii="Calibri" w:hAnsi="Calibri" w:cs="Calibri"/>
          <w:i/>
          <w:iCs/>
        </w:rPr>
        <w:t>Journal of Rural Studies</w:t>
      </w:r>
      <w:r w:rsidRPr="0089420F">
        <w:rPr>
          <w:rFonts w:ascii="Calibri" w:hAnsi="Calibri" w:cs="Calibri"/>
        </w:rPr>
        <w:t xml:space="preserve">, </w:t>
      </w:r>
      <w:r w:rsidRPr="0089420F">
        <w:rPr>
          <w:rFonts w:ascii="Calibri" w:hAnsi="Calibri" w:cs="Calibri"/>
          <w:i/>
          <w:iCs/>
        </w:rPr>
        <w:t>27</w:t>
      </w:r>
      <w:r w:rsidRPr="0089420F">
        <w:rPr>
          <w:rFonts w:ascii="Calibri" w:hAnsi="Calibri" w:cs="Calibri"/>
        </w:rPr>
        <w:t>(4), 384–393.</w:t>
      </w:r>
    </w:p>
    <w:p w14:paraId="5F81D652" w14:textId="77777777" w:rsidR="0089420F" w:rsidRPr="0089420F" w:rsidRDefault="0089420F" w:rsidP="0089420F">
      <w:pPr>
        <w:pStyle w:val="Bibliography"/>
        <w:rPr>
          <w:rFonts w:ascii="Calibri" w:hAnsi="Calibri" w:cs="Calibri"/>
        </w:rPr>
      </w:pPr>
      <w:r w:rsidRPr="0089420F">
        <w:rPr>
          <w:rFonts w:ascii="Calibri" w:hAnsi="Calibri" w:cs="Calibri"/>
        </w:rPr>
        <w:t xml:space="preserve">Maupin, J., &amp; Norton, G. (2010). Pesticide use and IPM adoption: Does IPM reduce pesticide use in the United States. </w:t>
      </w:r>
      <w:r w:rsidRPr="0089420F">
        <w:rPr>
          <w:rFonts w:ascii="Calibri" w:hAnsi="Calibri" w:cs="Calibri"/>
          <w:i/>
          <w:iCs/>
        </w:rPr>
        <w:t>Agricultural &amp; Applied Economics Association Annual Meeting, Denver, CO</w:t>
      </w:r>
      <w:r w:rsidRPr="0089420F">
        <w:rPr>
          <w:rFonts w:ascii="Calibri" w:hAnsi="Calibri" w:cs="Calibri"/>
        </w:rPr>
        <w:t>.</w:t>
      </w:r>
    </w:p>
    <w:p w14:paraId="1307EF58" w14:textId="77777777" w:rsidR="0089420F" w:rsidRPr="0089420F" w:rsidRDefault="0089420F" w:rsidP="0089420F">
      <w:pPr>
        <w:pStyle w:val="Bibliography"/>
        <w:rPr>
          <w:rFonts w:ascii="Calibri" w:hAnsi="Calibri" w:cs="Calibri"/>
        </w:rPr>
      </w:pPr>
      <w:r w:rsidRPr="0089420F">
        <w:rPr>
          <w:rFonts w:ascii="Calibri" w:hAnsi="Calibri" w:cs="Calibri"/>
        </w:rPr>
        <w:t xml:space="preserve">Midmore, P., Padel, S., McCalman, H., Isherwood, J., Fowler, S., &amp; Lamkpin, N. (2001). </w:t>
      </w:r>
      <w:r w:rsidRPr="0089420F">
        <w:rPr>
          <w:rFonts w:ascii="Calibri" w:hAnsi="Calibri" w:cs="Calibri"/>
          <w:i/>
          <w:iCs/>
        </w:rPr>
        <w:t>Attitudes towards conversion to organic production systems: A study of farmers in England</w:t>
      </w:r>
      <w:r w:rsidRPr="0089420F">
        <w:rPr>
          <w:rFonts w:ascii="Calibri" w:hAnsi="Calibri" w:cs="Calibri"/>
        </w:rPr>
        <w:t>.</w:t>
      </w:r>
    </w:p>
    <w:p w14:paraId="3275B77F" w14:textId="77777777" w:rsidR="0089420F" w:rsidRPr="0089420F" w:rsidRDefault="0089420F" w:rsidP="0089420F">
      <w:pPr>
        <w:pStyle w:val="Bibliography"/>
        <w:rPr>
          <w:rFonts w:ascii="Calibri" w:hAnsi="Calibri" w:cs="Calibri"/>
        </w:rPr>
      </w:pPr>
      <w:r w:rsidRPr="0089420F">
        <w:rPr>
          <w:rFonts w:ascii="Calibri" w:hAnsi="Calibri" w:cs="Calibri"/>
        </w:rPr>
        <w:t xml:space="preserve">Mutersbaugh, T. (2002). The number is the beast: A political economy of organic-coffee certification and producer unionism. </w:t>
      </w:r>
      <w:r w:rsidRPr="0089420F">
        <w:rPr>
          <w:rFonts w:ascii="Calibri" w:hAnsi="Calibri" w:cs="Calibri"/>
          <w:i/>
          <w:iCs/>
        </w:rPr>
        <w:t>Environment and Planning A</w:t>
      </w:r>
      <w:r w:rsidRPr="0089420F">
        <w:rPr>
          <w:rFonts w:ascii="Calibri" w:hAnsi="Calibri" w:cs="Calibri"/>
        </w:rPr>
        <w:t xml:space="preserve">, </w:t>
      </w:r>
      <w:r w:rsidRPr="0089420F">
        <w:rPr>
          <w:rFonts w:ascii="Calibri" w:hAnsi="Calibri" w:cs="Calibri"/>
          <w:i/>
          <w:iCs/>
        </w:rPr>
        <w:t>34</w:t>
      </w:r>
      <w:r w:rsidRPr="0089420F">
        <w:rPr>
          <w:rFonts w:ascii="Calibri" w:hAnsi="Calibri" w:cs="Calibri"/>
        </w:rPr>
        <w:t>(7), 1165–1184.</w:t>
      </w:r>
    </w:p>
    <w:p w14:paraId="690D4346" w14:textId="77777777" w:rsidR="0089420F" w:rsidRPr="0089420F" w:rsidRDefault="0089420F" w:rsidP="0089420F">
      <w:pPr>
        <w:pStyle w:val="Bibliography"/>
        <w:rPr>
          <w:rFonts w:ascii="Calibri" w:hAnsi="Calibri" w:cs="Calibri"/>
        </w:rPr>
      </w:pPr>
      <w:r w:rsidRPr="0089420F">
        <w:rPr>
          <w:rFonts w:ascii="Calibri" w:hAnsi="Calibri" w:cs="Calibri"/>
        </w:rPr>
        <w:lastRenderedPageBreak/>
        <w:t xml:space="preserve">OJEC. (2009). </w:t>
      </w:r>
      <w:r w:rsidRPr="0089420F">
        <w:rPr>
          <w:rFonts w:ascii="Calibri" w:hAnsi="Calibri" w:cs="Calibri"/>
          <w:i/>
          <w:iCs/>
        </w:rPr>
        <w:t>DIRECTIVE 2009/128/EC OF THE EUROPEAN PARLIAMENT AND OF THE COUNCIL of 21 October 2009 establishing a framework for Community action to achieve the sustainable use of pesticides</w:t>
      </w:r>
      <w:r w:rsidRPr="0089420F">
        <w:rPr>
          <w:rFonts w:ascii="Calibri" w:hAnsi="Calibri" w:cs="Calibri"/>
        </w:rPr>
        <w:t>. https://eur-lex.europa.eu/legal-content/EN/ALL/?uri=CELEX%3A32009L0128</w:t>
      </w:r>
    </w:p>
    <w:p w14:paraId="3CDAC0DA" w14:textId="77777777" w:rsidR="0089420F" w:rsidRPr="0089420F" w:rsidRDefault="0089420F" w:rsidP="0089420F">
      <w:pPr>
        <w:pStyle w:val="Bibliography"/>
        <w:rPr>
          <w:rFonts w:ascii="Calibri" w:hAnsi="Calibri" w:cs="Calibri"/>
        </w:rPr>
      </w:pPr>
      <w:r w:rsidRPr="0089420F">
        <w:rPr>
          <w:rFonts w:ascii="Calibri" w:hAnsi="Calibri" w:cs="Calibri"/>
        </w:rPr>
        <w:t xml:space="preserve">Ostrom, E., Burger, J., Field, C. B., Norgaard, R. B., &amp; Policansky, D. (1999). Revisiting the commons: Local lessons, global challenges. </w:t>
      </w:r>
      <w:r w:rsidRPr="0089420F">
        <w:rPr>
          <w:rFonts w:ascii="Calibri" w:hAnsi="Calibri" w:cs="Calibri"/>
          <w:i/>
          <w:iCs/>
        </w:rPr>
        <w:t>Science</w:t>
      </w:r>
      <w:r w:rsidRPr="0089420F">
        <w:rPr>
          <w:rFonts w:ascii="Calibri" w:hAnsi="Calibri" w:cs="Calibri"/>
        </w:rPr>
        <w:t xml:space="preserve">, </w:t>
      </w:r>
      <w:r w:rsidRPr="0089420F">
        <w:rPr>
          <w:rFonts w:ascii="Calibri" w:hAnsi="Calibri" w:cs="Calibri"/>
          <w:i/>
          <w:iCs/>
        </w:rPr>
        <w:t>284</w:t>
      </w:r>
      <w:r w:rsidRPr="0089420F">
        <w:rPr>
          <w:rFonts w:ascii="Calibri" w:hAnsi="Calibri" w:cs="Calibri"/>
        </w:rPr>
        <w:t>(5412), 278–282.</w:t>
      </w:r>
    </w:p>
    <w:p w14:paraId="2F253EAB" w14:textId="77777777" w:rsidR="0089420F" w:rsidRPr="0089420F" w:rsidRDefault="0089420F" w:rsidP="0089420F">
      <w:pPr>
        <w:pStyle w:val="Bibliography"/>
        <w:rPr>
          <w:rFonts w:ascii="Calibri" w:hAnsi="Calibri" w:cs="Calibri"/>
        </w:rPr>
      </w:pPr>
      <w:r w:rsidRPr="0089420F">
        <w:rPr>
          <w:rFonts w:ascii="Calibri" w:hAnsi="Calibri" w:cs="Calibri"/>
        </w:rPr>
        <w:t xml:space="preserve">Parsa, S., Morse, S., Bonifacio, A., Chancellor, T. C., Condori, B., Crespo-Pérez, V., Hobbs, S. L., Kroschel, J., Ba, M. N., &amp; Rebaudo, F. (2014). Obstacles to integrated pest management adoption in developing countries. </w:t>
      </w:r>
      <w:r w:rsidRPr="0089420F">
        <w:rPr>
          <w:rFonts w:ascii="Calibri" w:hAnsi="Calibri" w:cs="Calibri"/>
          <w:i/>
          <w:iCs/>
        </w:rPr>
        <w:t>Proceedings of the National Academy of Sciences</w:t>
      </w:r>
      <w:r w:rsidRPr="0089420F">
        <w:rPr>
          <w:rFonts w:ascii="Calibri" w:hAnsi="Calibri" w:cs="Calibri"/>
        </w:rPr>
        <w:t xml:space="preserve">, </w:t>
      </w:r>
      <w:r w:rsidRPr="0089420F">
        <w:rPr>
          <w:rFonts w:ascii="Calibri" w:hAnsi="Calibri" w:cs="Calibri"/>
          <w:i/>
          <w:iCs/>
        </w:rPr>
        <w:t>111</w:t>
      </w:r>
      <w:r w:rsidRPr="0089420F">
        <w:rPr>
          <w:rFonts w:ascii="Calibri" w:hAnsi="Calibri" w:cs="Calibri"/>
        </w:rPr>
        <w:t>(10), 3889–3894.</w:t>
      </w:r>
    </w:p>
    <w:p w14:paraId="42E1E6EF" w14:textId="77777777" w:rsidR="0089420F" w:rsidRPr="0089420F" w:rsidRDefault="0089420F" w:rsidP="0089420F">
      <w:pPr>
        <w:pStyle w:val="Bibliography"/>
        <w:rPr>
          <w:rFonts w:ascii="Calibri" w:hAnsi="Calibri" w:cs="Calibri"/>
        </w:rPr>
      </w:pPr>
      <w:r w:rsidRPr="0089420F">
        <w:rPr>
          <w:rFonts w:ascii="Calibri" w:hAnsi="Calibri" w:cs="Calibri"/>
        </w:rPr>
        <w:t xml:space="preserve">Raynolds, L. T., Murray, D., &amp; Heller, A. (2007). Regulating sustainability in the coffee sector: A comparative analysis of third-party environmental and social certification initiatives.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24</w:t>
      </w:r>
      <w:r w:rsidRPr="0089420F">
        <w:rPr>
          <w:rFonts w:ascii="Calibri" w:hAnsi="Calibri" w:cs="Calibri"/>
        </w:rPr>
        <w:t>(2), 147–163. https://doi.org/10.1007/s10460-006-9047-8</w:t>
      </w:r>
    </w:p>
    <w:p w14:paraId="6F653D3B" w14:textId="77777777" w:rsidR="0089420F" w:rsidRPr="0089420F" w:rsidRDefault="0089420F" w:rsidP="0089420F">
      <w:pPr>
        <w:pStyle w:val="Bibliography"/>
        <w:rPr>
          <w:rFonts w:ascii="Calibri" w:hAnsi="Calibri" w:cs="Calibri"/>
        </w:rPr>
      </w:pPr>
      <w:r w:rsidRPr="0089420F">
        <w:rPr>
          <w:rFonts w:ascii="Calibri" w:hAnsi="Calibri" w:cs="Calibri"/>
        </w:rPr>
        <w:t xml:space="preserve">Regidor, E., Ronda, E., García, A. M., &amp; Domínguez, V. (2004). Paternal exposure to agricultural pesticides and cause specific fetal death. </w:t>
      </w:r>
      <w:r w:rsidRPr="0089420F">
        <w:rPr>
          <w:rFonts w:ascii="Calibri" w:hAnsi="Calibri" w:cs="Calibri"/>
          <w:i/>
          <w:iCs/>
        </w:rPr>
        <w:t>Occupational and Environmental Medicine</w:t>
      </w:r>
      <w:r w:rsidRPr="0089420F">
        <w:rPr>
          <w:rFonts w:ascii="Calibri" w:hAnsi="Calibri" w:cs="Calibri"/>
        </w:rPr>
        <w:t xml:space="preserve">, </w:t>
      </w:r>
      <w:r w:rsidRPr="0089420F">
        <w:rPr>
          <w:rFonts w:ascii="Calibri" w:hAnsi="Calibri" w:cs="Calibri"/>
          <w:i/>
          <w:iCs/>
        </w:rPr>
        <w:t>61</w:t>
      </w:r>
      <w:r w:rsidRPr="0089420F">
        <w:rPr>
          <w:rFonts w:ascii="Calibri" w:hAnsi="Calibri" w:cs="Calibri"/>
        </w:rPr>
        <w:t>(4), 334–339.</w:t>
      </w:r>
    </w:p>
    <w:p w14:paraId="19EAFB8B" w14:textId="77777777" w:rsidR="0089420F" w:rsidRPr="0089420F" w:rsidRDefault="0089420F" w:rsidP="0089420F">
      <w:pPr>
        <w:pStyle w:val="Bibliography"/>
        <w:rPr>
          <w:rFonts w:ascii="Calibri" w:hAnsi="Calibri" w:cs="Calibri"/>
        </w:rPr>
      </w:pPr>
      <w:r w:rsidRPr="0089420F">
        <w:rPr>
          <w:rFonts w:ascii="Calibri" w:hAnsi="Calibri" w:cs="Calibri"/>
        </w:rPr>
        <w:t xml:space="preserve">Rosset, P. M., &amp; Altieri, M. A. (1997). Agroecology versus input substitution: A fundamental contradiction of sustainable agriculture. </w:t>
      </w:r>
      <w:r w:rsidRPr="0089420F">
        <w:rPr>
          <w:rFonts w:ascii="Calibri" w:hAnsi="Calibri" w:cs="Calibri"/>
          <w:i/>
          <w:iCs/>
        </w:rPr>
        <w:t>Society &amp; Natural Resources</w:t>
      </w:r>
      <w:r w:rsidRPr="0089420F">
        <w:rPr>
          <w:rFonts w:ascii="Calibri" w:hAnsi="Calibri" w:cs="Calibri"/>
        </w:rPr>
        <w:t xml:space="preserve">, </w:t>
      </w:r>
      <w:r w:rsidRPr="0089420F">
        <w:rPr>
          <w:rFonts w:ascii="Calibri" w:hAnsi="Calibri" w:cs="Calibri"/>
          <w:i/>
          <w:iCs/>
        </w:rPr>
        <w:t>10</w:t>
      </w:r>
      <w:r w:rsidRPr="0089420F">
        <w:rPr>
          <w:rFonts w:ascii="Calibri" w:hAnsi="Calibri" w:cs="Calibri"/>
        </w:rPr>
        <w:t>(3), 283–295.</w:t>
      </w:r>
    </w:p>
    <w:p w14:paraId="66C0C7C1" w14:textId="77777777" w:rsidR="0089420F" w:rsidRPr="0089420F" w:rsidRDefault="0089420F" w:rsidP="0089420F">
      <w:pPr>
        <w:pStyle w:val="Bibliography"/>
        <w:rPr>
          <w:rFonts w:ascii="Calibri" w:hAnsi="Calibri" w:cs="Calibri"/>
        </w:rPr>
      </w:pPr>
      <w:r w:rsidRPr="0089420F">
        <w:rPr>
          <w:rFonts w:ascii="Calibri" w:hAnsi="Calibri" w:cs="Calibri"/>
        </w:rPr>
        <w:t xml:space="preserve">Sappington, T. W. (2014). Emerging issues in Integrated Pest Management implementation and adoption in the North Central USA. In </w:t>
      </w:r>
      <w:r w:rsidRPr="0089420F">
        <w:rPr>
          <w:rFonts w:ascii="Calibri" w:hAnsi="Calibri" w:cs="Calibri"/>
          <w:i/>
          <w:iCs/>
        </w:rPr>
        <w:t>Integrated Pest Management</w:t>
      </w:r>
      <w:r w:rsidRPr="0089420F">
        <w:rPr>
          <w:rFonts w:ascii="Calibri" w:hAnsi="Calibri" w:cs="Calibri"/>
        </w:rPr>
        <w:t xml:space="preserve"> (pp. 65–97). Springer.</w:t>
      </w:r>
    </w:p>
    <w:p w14:paraId="0CBC232A" w14:textId="77777777" w:rsidR="0089420F" w:rsidRPr="0089420F" w:rsidRDefault="0089420F" w:rsidP="0089420F">
      <w:pPr>
        <w:pStyle w:val="Bibliography"/>
        <w:rPr>
          <w:rFonts w:ascii="Calibri" w:hAnsi="Calibri" w:cs="Calibri"/>
        </w:rPr>
      </w:pPr>
      <w:r w:rsidRPr="0089420F">
        <w:rPr>
          <w:rFonts w:ascii="Calibri" w:hAnsi="Calibri" w:cs="Calibri"/>
        </w:rPr>
        <w:t xml:space="preserve">Sheehy, J. E., Sinclair, T. R., &amp; Cassman, K. G. (2005). Curiosities, nonsense, non-science and SRI. </w:t>
      </w:r>
      <w:r w:rsidRPr="0089420F">
        <w:rPr>
          <w:rFonts w:ascii="Calibri" w:hAnsi="Calibri" w:cs="Calibri"/>
          <w:i/>
          <w:iCs/>
        </w:rPr>
        <w:t>Agronomy–Faculty Publications</w:t>
      </w:r>
      <w:r w:rsidRPr="0089420F">
        <w:rPr>
          <w:rFonts w:ascii="Calibri" w:hAnsi="Calibri" w:cs="Calibri"/>
        </w:rPr>
        <w:t>, 72.</w:t>
      </w:r>
    </w:p>
    <w:p w14:paraId="289DB2E3" w14:textId="77777777" w:rsidR="0089420F" w:rsidRPr="0089420F" w:rsidRDefault="0089420F" w:rsidP="0089420F">
      <w:pPr>
        <w:pStyle w:val="Bibliography"/>
        <w:rPr>
          <w:rFonts w:ascii="Calibri" w:hAnsi="Calibri" w:cs="Calibri"/>
        </w:rPr>
      </w:pPr>
      <w:r w:rsidRPr="0089420F">
        <w:rPr>
          <w:rFonts w:ascii="Calibri" w:hAnsi="Calibri" w:cs="Calibri"/>
        </w:rPr>
        <w:t xml:space="preserve">Stern, V., Smith, R., Van den Bosch, R., &amp; Hagen, K. (1959). The integration of chemical and biological control of the spotted alfalfa aphid: The integrated control concept. </w:t>
      </w:r>
      <w:r w:rsidRPr="0089420F">
        <w:rPr>
          <w:rFonts w:ascii="Calibri" w:hAnsi="Calibri" w:cs="Calibri"/>
          <w:i/>
          <w:iCs/>
        </w:rPr>
        <w:t>Hilgardia</w:t>
      </w:r>
      <w:r w:rsidRPr="0089420F">
        <w:rPr>
          <w:rFonts w:ascii="Calibri" w:hAnsi="Calibri" w:cs="Calibri"/>
        </w:rPr>
        <w:t xml:space="preserve">, </w:t>
      </w:r>
      <w:r w:rsidRPr="0089420F">
        <w:rPr>
          <w:rFonts w:ascii="Calibri" w:hAnsi="Calibri" w:cs="Calibri"/>
          <w:i/>
          <w:iCs/>
        </w:rPr>
        <w:t>29</w:t>
      </w:r>
      <w:r w:rsidRPr="0089420F">
        <w:rPr>
          <w:rFonts w:ascii="Calibri" w:hAnsi="Calibri" w:cs="Calibri"/>
        </w:rPr>
        <w:t>(2), 81–101.</w:t>
      </w:r>
    </w:p>
    <w:p w14:paraId="44E483E2" w14:textId="77777777" w:rsidR="0089420F" w:rsidRPr="0089420F" w:rsidRDefault="0089420F" w:rsidP="0089420F">
      <w:pPr>
        <w:pStyle w:val="Bibliography"/>
        <w:rPr>
          <w:rFonts w:ascii="Calibri" w:hAnsi="Calibri" w:cs="Calibri"/>
        </w:rPr>
      </w:pPr>
      <w:r w:rsidRPr="0089420F">
        <w:rPr>
          <w:rFonts w:ascii="Calibri" w:hAnsi="Calibri" w:cs="Calibri"/>
        </w:rPr>
        <w:t xml:space="preserve">Strochlic, R., &amp; Sierra, L. (2007). Conventional, mixed and deregistered organic farmers: Entry barriers and reasons for exiting organic production in California. </w:t>
      </w:r>
      <w:r w:rsidRPr="0089420F">
        <w:rPr>
          <w:rFonts w:ascii="Calibri" w:hAnsi="Calibri" w:cs="Calibri"/>
          <w:i/>
          <w:iCs/>
        </w:rPr>
        <w:t>California Institute for Rural Studies</w:t>
      </w:r>
      <w:r w:rsidRPr="0089420F">
        <w:rPr>
          <w:rFonts w:ascii="Calibri" w:hAnsi="Calibri" w:cs="Calibri"/>
        </w:rPr>
        <w:t>, 1–32.</w:t>
      </w:r>
    </w:p>
    <w:p w14:paraId="0DA451A4" w14:textId="77777777" w:rsidR="0089420F" w:rsidRPr="0089420F" w:rsidRDefault="0089420F" w:rsidP="0089420F">
      <w:pPr>
        <w:pStyle w:val="Bibliography"/>
        <w:rPr>
          <w:rFonts w:ascii="Calibri" w:hAnsi="Calibri" w:cs="Calibri"/>
        </w:rPr>
      </w:pPr>
      <w:r w:rsidRPr="0089420F">
        <w:rPr>
          <w:rFonts w:ascii="Calibri" w:hAnsi="Calibri" w:cs="Calibri"/>
        </w:rPr>
        <w:t xml:space="preserve">Tago, D., Andersson, H., &amp; Treich, N. (2014). Pesticides and health: A review of evidence on health effects, valuation of risks, and benefit-cost analysis. </w:t>
      </w:r>
      <w:r w:rsidRPr="0089420F">
        <w:rPr>
          <w:rFonts w:ascii="Calibri" w:hAnsi="Calibri" w:cs="Calibri"/>
          <w:i/>
          <w:iCs/>
        </w:rPr>
        <w:t>Preference Measurement in Health</w:t>
      </w:r>
      <w:r w:rsidRPr="0089420F">
        <w:rPr>
          <w:rFonts w:ascii="Calibri" w:hAnsi="Calibri" w:cs="Calibri"/>
        </w:rPr>
        <w:t>.</w:t>
      </w:r>
    </w:p>
    <w:p w14:paraId="73DCC090" w14:textId="77777777" w:rsidR="0089420F" w:rsidRPr="0089420F" w:rsidRDefault="0089420F" w:rsidP="0089420F">
      <w:pPr>
        <w:pStyle w:val="Bibliography"/>
        <w:rPr>
          <w:rFonts w:ascii="Calibri" w:hAnsi="Calibri" w:cs="Calibri"/>
        </w:rPr>
      </w:pPr>
      <w:r w:rsidRPr="0089420F">
        <w:rPr>
          <w:rFonts w:ascii="Calibri" w:hAnsi="Calibri" w:cs="Calibri"/>
        </w:rPr>
        <w:t xml:space="preserve">Taylor, C., A. (2021). Cicadian Rhythm: Insecticides, Infant Health and Long-term Outcomes. </w:t>
      </w:r>
      <w:r w:rsidRPr="0089420F">
        <w:rPr>
          <w:rFonts w:ascii="Calibri" w:hAnsi="Calibri" w:cs="Calibri"/>
          <w:i/>
          <w:iCs/>
        </w:rPr>
        <w:t>Columbia Center for Environmental Economics and Policy Working Paper Series</w:t>
      </w:r>
      <w:r w:rsidRPr="0089420F">
        <w:rPr>
          <w:rFonts w:ascii="Calibri" w:hAnsi="Calibri" w:cs="Calibri"/>
        </w:rPr>
        <w:t xml:space="preserve">, </w:t>
      </w:r>
      <w:r w:rsidRPr="0089420F">
        <w:rPr>
          <w:rFonts w:ascii="Calibri" w:hAnsi="Calibri" w:cs="Calibri"/>
          <w:i/>
          <w:iCs/>
        </w:rPr>
        <w:t>9</w:t>
      </w:r>
      <w:r w:rsidRPr="0089420F">
        <w:rPr>
          <w:rFonts w:ascii="Calibri" w:hAnsi="Calibri" w:cs="Calibri"/>
        </w:rPr>
        <w:t>. https://ceep.columbia.edu/sites/default/files/content/papers/n0.pdf</w:t>
      </w:r>
    </w:p>
    <w:p w14:paraId="76D45928" w14:textId="77777777" w:rsidR="0089420F" w:rsidRPr="0089420F" w:rsidRDefault="0089420F" w:rsidP="0089420F">
      <w:pPr>
        <w:pStyle w:val="Bibliography"/>
        <w:rPr>
          <w:rFonts w:ascii="Calibri" w:hAnsi="Calibri" w:cs="Calibri"/>
        </w:rPr>
      </w:pPr>
      <w:r w:rsidRPr="0089420F">
        <w:rPr>
          <w:rFonts w:ascii="Calibri" w:hAnsi="Calibri" w:cs="Calibri"/>
        </w:rPr>
        <w:t xml:space="preserve">USDA Study Team on Organic Farming. (1980). </w:t>
      </w:r>
      <w:r w:rsidRPr="0089420F">
        <w:rPr>
          <w:rFonts w:ascii="Calibri" w:hAnsi="Calibri" w:cs="Calibri"/>
          <w:i/>
          <w:iCs/>
        </w:rPr>
        <w:t>Report and recommendations on organic farming</w:t>
      </w:r>
      <w:r w:rsidRPr="0089420F">
        <w:rPr>
          <w:rFonts w:ascii="Calibri" w:hAnsi="Calibri" w:cs="Calibri"/>
        </w:rPr>
        <w:t>. US Department of Agriculture.</w:t>
      </w:r>
    </w:p>
    <w:p w14:paraId="4B6D55AE" w14:textId="77777777" w:rsidR="0089420F" w:rsidRPr="0089420F" w:rsidRDefault="0089420F" w:rsidP="0089420F">
      <w:pPr>
        <w:pStyle w:val="Bibliography"/>
        <w:rPr>
          <w:rFonts w:ascii="Calibri" w:hAnsi="Calibri" w:cs="Calibri"/>
        </w:rPr>
      </w:pPr>
      <w:r w:rsidRPr="0089420F">
        <w:rPr>
          <w:rFonts w:ascii="Calibri" w:hAnsi="Calibri" w:cs="Calibri"/>
        </w:rPr>
        <w:t xml:space="preserve">Vogel, D. (2008). Private Global Business Regulation. </w:t>
      </w:r>
      <w:r w:rsidRPr="0089420F">
        <w:rPr>
          <w:rFonts w:ascii="Calibri" w:hAnsi="Calibri" w:cs="Calibri"/>
          <w:i/>
          <w:iCs/>
        </w:rPr>
        <w:t>Annual Review of Political Science</w:t>
      </w:r>
      <w:r w:rsidRPr="0089420F">
        <w:rPr>
          <w:rFonts w:ascii="Calibri" w:hAnsi="Calibri" w:cs="Calibri"/>
        </w:rPr>
        <w:t xml:space="preserve">, </w:t>
      </w:r>
      <w:r w:rsidRPr="0089420F">
        <w:rPr>
          <w:rFonts w:ascii="Calibri" w:hAnsi="Calibri" w:cs="Calibri"/>
          <w:i/>
          <w:iCs/>
        </w:rPr>
        <w:t>11</w:t>
      </w:r>
      <w:r w:rsidRPr="0089420F">
        <w:rPr>
          <w:rFonts w:ascii="Calibri" w:hAnsi="Calibri" w:cs="Calibri"/>
        </w:rPr>
        <w:t>(1), 261–282. https://doi.org/10.1146/annurev.polisci.11.053106.141706</w:t>
      </w:r>
    </w:p>
    <w:p w14:paraId="3C7CE1AF" w14:textId="77777777" w:rsidR="0089420F" w:rsidRPr="0089420F" w:rsidRDefault="0089420F" w:rsidP="0089420F">
      <w:pPr>
        <w:pStyle w:val="Bibliography"/>
        <w:rPr>
          <w:rFonts w:ascii="Calibri" w:hAnsi="Calibri" w:cs="Calibri"/>
        </w:rPr>
      </w:pPr>
      <w:r w:rsidRPr="0089420F">
        <w:rPr>
          <w:rFonts w:ascii="Calibri" w:hAnsi="Calibri" w:cs="Calibri"/>
        </w:rPr>
        <w:t xml:space="preserve">West, G. E., &amp; Cisse, I. A. (2014). </w:t>
      </w:r>
      <w:r w:rsidRPr="0089420F">
        <w:rPr>
          <w:rFonts w:ascii="Calibri" w:hAnsi="Calibri" w:cs="Calibri"/>
          <w:i/>
          <w:iCs/>
        </w:rPr>
        <w:t>Social Determinants Of Adoption Of Integrated Pest Management (Ipm) By Quebec Grain Farmers</w:t>
      </w:r>
      <w:r w:rsidRPr="0089420F">
        <w:rPr>
          <w:rFonts w:ascii="Calibri" w:hAnsi="Calibri" w:cs="Calibri"/>
        </w:rPr>
        <w:t>.</w:t>
      </w:r>
    </w:p>
    <w:p w14:paraId="1DEAB883" w14:textId="77777777" w:rsidR="0089420F" w:rsidRPr="0089420F" w:rsidRDefault="0089420F" w:rsidP="0089420F">
      <w:pPr>
        <w:pStyle w:val="Bibliography"/>
        <w:rPr>
          <w:rFonts w:ascii="Calibri" w:hAnsi="Calibri" w:cs="Calibri"/>
        </w:rPr>
      </w:pPr>
      <w:r w:rsidRPr="0089420F">
        <w:rPr>
          <w:rFonts w:ascii="Calibri" w:hAnsi="Calibri" w:cs="Calibri"/>
        </w:rPr>
        <w:t xml:space="preserve">Zalucki, M. P., Adamson, D., &amp; Furlong, M. J. (2009). The future of IPM: Whither or wither? </w:t>
      </w:r>
      <w:r w:rsidRPr="0089420F">
        <w:rPr>
          <w:rFonts w:ascii="Calibri" w:hAnsi="Calibri" w:cs="Calibri"/>
          <w:i/>
          <w:iCs/>
        </w:rPr>
        <w:t>Australian Journal of Entomology</w:t>
      </w:r>
      <w:r w:rsidRPr="0089420F">
        <w:rPr>
          <w:rFonts w:ascii="Calibri" w:hAnsi="Calibri" w:cs="Calibri"/>
        </w:rPr>
        <w:t xml:space="preserve">, </w:t>
      </w:r>
      <w:r w:rsidRPr="0089420F">
        <w:rPr>
          <w:rFonts w:ascii="Calibri" w:hAnsi="Calibri" w:cs="Calibri"/>
          <w:i/>
          <w:iCs/>
        </w:rPr>
        <w:t>48</w:t>
      </w:r>
      <w:r w:rsidRPr="0089420F">
        <w:rPr>
          <w:rFonts w:ascii="Calibri" w:hAnsi="Calibri" w:cs="Calibri"/>
        </w:rPr>
        <w:t>(2), 85–96.</w:t>
      </w:r>
    </w:p>
    <w:p w14:paraId="4C06030B" w14:textId="1B2CA506" w:rsidR="00982629" w:rsidRDefault="00982629" w:rsidP="00982629">
      <w:r>
        <w:lastRenderedPageBreak/>
        <w:fldChar w:fldCharType="end"/>
      </w:r>
    </w:p>
    <w:p w14:paraId="27A40F5F" w14:textId="77777777" w:rsidR="00A03F6E" w:rsidRDefault="000A3594" w:rsidP="000A3594">
      <w:pPr>
        <w:rPr>
          <w:ins w:id="120" w:author="Andrew Gerlicz" w:date="2021-06-18T17:38:00Z"/>
        </w:rPr>
      </w:pPr>
      <w:r>
        <w:t>-Am I telling a coherent story?</w:t>
      </w:r>
    </w:p>
    <w:p w14:paraId="3CD06BF8" w14:textId="0F6D8B87" w:rsidR="003E1F91" w:rsidRDefault="003E1F91" w:rsidP="000A3594">
      <w:pPr>
        <w:rPr>
          <w:ins w:id="121" w:author="Andrew Gerlicz" w:date="2021-06-19T11:00:00Z"/>
        </w:rPr>
      </w:pPr>
      <w:ins w:id="122" w:author="Andrew Gerlicz" w:date="2021-06-19T11:00:00Z">
        <w:r>
          <w:t xml:space="preserve">The short answer is yes. You’re </w:t>
        </w:r>
      </w:ins>
      <w:ins w:id="123" w:author="Andrew Gerlicz" w:date="2021-06-19T11:01:00Z">
        <w:r>
          <w:t>doing a lot here, and I think it’s valuable work. You’re taking a more granular look at the issue you introduce: certifications are potentially useful tools in promoting</w:t>
        </w:r>
      </w:ins>
      <w:ins w:id="124" w:author="Andrew Gerlicz" w:date="2021-06-19T11:02:00Z">
        <w:r>
          <w:t xml:space="preserve"> transitions to sustainable agriculture, but there are acute challenges between avoiding co-opt</w:t>
        </w:r>
      </w:ins>
      <w:ins w:id="125" w:author="Andrew Gerlicz" w:date="2021-06-19T11:03:00Z">
        <w:r>
          <w:t xml:space="preserve">ation and diluting the definition of sustainable food production, </w:t>
        </w:r>
      </w:ins>
      <w:ins w:id="126" w:author="Andrew Gerlicz" w:date="2021-06-19T11:02:00Z">
        <w:r>
          <w:t>expand</w:t>
        </w:r>
      </w:ins>
      <w:ins w:id="127" w:author="Andrew Gerlicz" w:date="2021-06-19T11:03:00Z">
        <w:r>
          <w:t>ing</w:t>
        </w:r>
      </w:ins>
      <w:ins w:id="128" w:author="Andrew Gerlicz" w:date="2021-06-19T11:02:00Z">
        <w:r>
          <w:t xml:space="preserve"> the scale of sustainable practices, </w:t>
        </w:r>
      </w:ins>
      <w:ins w:id="129" w:author="Andrew Gerlicz" w:date="2021-06-19T11:03:00Z">
        <w:r>
          <w:t>and giving</w:t>
        </w:r>
      </w:ins>
      <w:ins w:id="130" w:author="Andrew Gerlicz" w:date="2021-06-19T11:02:00Z">
        <w:r>
          <w:t xml:space="preserve"> farmer</w:t>
        </w:r>
      </w:ins>
      <w:ins w:id="131" w:author="Andrew Gerlicz" w:date="2021-06-19T11:03:00Z">
        <w:r>
          <w:t>s flexibility to be</w:t>
        </w:r>
      </w:ins>
      <w:ins w:id="132" w:author="Andrew Gerlicz" w:date="2021-06-19T11:02:00Z">
        <w:r>
          <w:t xml:space="preserve"> creativ</w:t>
        </w:r>
      </w:ins>
      <w:ins w:id="133" w:author="Andrew Gerlicz" w:date="2021-06-19T11:03:00Z">
        <w:r>
          <w:t>e</w:t>
        </w:r>
      </w:ins>
      <w:ins w:id="134" w:author="Andrew Gerlicz" w:date="2021-06-19T11:02:00Z">
        <w:r>
          <w:t xml:space="preserve"> </w:t>
        </w:r>
      </w:ins>
      <w:ins w:id="135" w:author="Andrew Gerlicz" w:date="2021-06-19T11:03:00Z">
        <w:r>
          <w:t>in solving</w:t>
        </w:r>
      </w:ins>
      <w:ins w:id="136" w:author="Andrew Gerlicz" w:date="2021-06-19T11:02:00Z">
        <w:r>
          <w:t xml:space="preserve"> ecological issues</w:t>
        </w:r>
      </w:ins>
      <w:ins w:id="137" w:author="Andrew Gerlicz" w:date="2021-06-19T11:03:00Z">
        <w:r>
          <w:t>.</w:t>
        </w:r>
      </w:ins>
      <w:ins w:id="138" w:author="Andrew Gerlicz" w:date="2021-06-19T11:04:00Z">
        <w:r>
          <w:t xml:space="preserve"> Your questions seem to be about how to the existing programs strike this balance.</w:t>
        </w:r>
      </w:ins>
    </w:p>
    <w:p w14:paraId="3A261F47" w14:textId="71B80CD0" w:rsidR="00E34C50" w:rsidRDefault="002E33CA" w:rsidP="000A3594">
      <w:pPr>
        <w:rPr>
          <w:ins w:id="139" w:author="Andrew Gerlicz" w:date="2021-06-18T17:42:00Z"/>
        </w:rPr>
      </w:pPr>
      <w:ins w:id="140" w:author="Andrew Gerlicz" w:date="2021-06-19T09:04:00Z">
        <w:r>
          <w:t>I see your data and analysis being especially useful to answer the following questions:</w:t>
        </w:r>
      </w:ins>
    </w:p>
    <w:p w14:paraId="7F5DC9B3" w14:textId="77777777" w:rsidR="001B5B65" w:rsidRDefault="00A03F6E" w:rsidP="00E34C50">
      <w:pPr>
        <w:pStyle w:val="ListParagraph"/>
        <w:numPr>
          <w:ilvl w:val="0"/>
          <w:numId w:val="2"/>
        </w:numPr>
        <w:rPr>
          <w:ins w:id="141" w:author="Andrew Gerlicz" w:date="2021-06-19T10:44:00Z"/>
        </w:rPr>
      </w:pPr>
      <w:ins w:id="142" w:author="Andrew Gerlicz" w:date="2021-06-18T17:41:00Z">
        <w:r>
          <w:t xml:space="preserve">What is the range of difference </w:t>
        </w:r>
      </w:ins>
      <w:ins w:id="143" w:author="Andrew Gerlicz" w:date="2021-06-19T09:06:00Z">
        <w:r w:rsidR="002E33CA">
          <w:t xml:space="preserve">among </w:t>
        </w:r>
      </w:ins>
      <w:ins w:id="144" w:author="Andrew Gerlicz" w:date="2021-06-19T10:39:00Z">
        <w:r w:rsidR="001B5B65">
          <w:t>cert</w:t>
        </w:r>
      </w:ins>
      <w:ins w:id="145" w:author="Andrew Gerlicz" w:date="2021-06-19T10:40:00Z">
        <w:r w:rsidR="001B5B65">
          <w:t>ification</w:t>
        </w:r>
      </w:ins>
      <w:ins w:id="146" w:author="Andrew Gerlicz" w:date="2021-06-19T09:06:00Z">
        <w:r w:rsidR="002E33CA">
          <w:t xml:space="preserve"> </w:t>
        </w:r>
      </w:ins>
      <w:ins w:id="147" w:author="Andrew Gerlicz" w:date="2021-06-19T09:07:00Z">
        <w:r w:rsidR="002E33CA">
          <w:t>programs</w:t>
        </w:r>
      </w:ins>
      <w:ins w:id="148" w:author="Andrew Gerlicz" w:date="2021-06-19T10:43:00Z">
        <w:r w:rsidR="001B5B65">
          <w:t xml:space="preserve"> according to </w:t>
        </w:r>
      </w:ins>
      <w:ins w:id="149" w:author="Andrew Gerlicz" w:date="2021-06-19T10:44:00Z">
        <w:r w:rsidR="001B5B65">
          <w:t xml:space="preserve">the attributes </w:t>
        </w:r>
        <w:commentRangeStart w:id="150"/>
        <w:r w:rsidR="001B5B65">
          <w:t>below</w:t>
        </w:r>
      </w:ins>
      <w:commentRangeEnd w:id="150"/>
      <w:ins w:id="151" w:author="Andrew Gerlicz" w:date="2021-06-19T10:48:00Z">
        <w:r w:rsidR="00C03B23">
          <w:rPr>
            <w:rStyle w:val="CommentReference"/>
          </w:rPr>
          <w:commentReference w:id="150"/>
        </w:r>
      </w:ins>
      <w:ins w:id="152" w:author="Andrew Gerlicz" w:date="2021-06-19T10:44:00Z">
        <w:r w:rsidR="001B5B65">
          <w:t>?</w:t>
        </w:r>
      </w:ins>
    </w:p>
    <w:p w14:paraId="5610B723" w14:textId="77777777" w:rsidR="001B5B65" w:rsidRDefault="001B5B65" w:rsidP="001B5B65">
      <w:pPr>
        <w:pStyle w:val="ListParagraph"/>
        <w:numPr>
          <w:ilvl w:val="1"/>
          <w:numId w:val="2"/>
        </w:numPr>
        <w:rPr>
          <w:ins w:id="153" w:author="Andrew Gerlicz" w:date="2021-06-19T10:45:00Z"/>
        </w:rPr>
      </w:pPr>
      <w:ins w:id="154" w:author="Andrew Gerlicz" w:date="2021-06-19T10:44:00Z">
        <w:r>
          <w:t>Types</w:t>
        </w:r>
      </w:ins>
      <w:ins w:id="155" w:author="Andrew Gerlicz" w:date="2021-06-19T09:05:00Z">
        <w:r w:rsidR="002E33CA">
          <w:t xml:space="preserve"> </w:t>
        </w:r>
      </w:ins>
      <w:ins w:id="156" w:author="Andrew Gerlicz" w:date="2021-06-19T10:45:00Z">
        <w:r>
          <w:t>and number of criteria corresponding to the EU principles</w:t>
        </w:r>
      </w:ins>
    </w:p>
    <w:p w14:paraId="1837B823" w14:textId="77777777" w:rsidR="001B5B65" w:rsidRDefault="001B5B65" w:rsidP="001B5B65">
      <w:pPr>
        <w:pStyle w:val="ListParagraph"/>
        <w:numPr>
          <w:ilvl w:val="1"/>
          <w:numId w:val="2"/>
        </w:numPr>
        <w:rPr>
          <w:ins w:id="157" w:author="Andrew Gerlicz" w:date="2021-06-19T10:47:00Z"/>
        </w:rPr>
      </w:pPr>
      <w:ins w:id="158" w:author="Andrew Gerlicz" w:date="2021-06-19T10:45:00Z">
        <w:r>
          <w:t>Types and number of criteria corresponding to the categories that emerged from your thematic analysis (</w:t>
        </w:r>
      </w:ins>
      <w:ins w:id="159" w:author="Andrew Gerlicz" w:date="2021-06-19T10:46:00Z">
        <w:r>
          <w:t>eg. record-keeping, planning, education/training, etc.</w:t>
        </w:r>
      </w:ins>
      <w:ins w:id="160" w:author="Andrew Gerlicz" w:date="2021-06-19T10:45:00Z">
        <w:r>
          <w:t>)</w:t>
        </w:r>
      </w:ins>
    </w:p>
    <w:p w14:paraId="645BE2B0" w14:textId="77777777" w:rsidR="001B5B65" w:rsidRDefault="001B5B65" w:rsidP="001B5B65">
      <w:pPr>
        <w:pStyle w:val="ListParagraph"/>
        <w:numPr>
          <w:ilvl w:val="1"/>
          <w:numId w:val="2"/>
        </w:numPr>
        <w:rPr>
          <w:ins w:id="161" w:author="Andrew Gerlicz" w:date="2021-06-19T10:47:00Z"/>
        </w:rPr>
      </w:pPr>
      <w:ins w:id="162" w:author="Andrew Gerlicz" w:date="2021-06-19T10:47:00Z">
        <w:r>
          <w:t>T</w:t>
        </w:r>
      </w:ins>
      <w:ins w:id="163" w:author="Andrew Gerlicz" w:date="2021-06-19T09:08:00Z">
        <w:r w:rsidR="002E33CA">
          <w:t>he comprehensiveness/rigor (“floor”</w:t>
        </w:r>
      </w:ins>
      <w:ins w:id="164" w:author="Andrew Gerlicz" w:date="2021-06-19T09:09:00Z">
        <w:r w:rsidR="008005BD">
          <w:t>/bare minimum</w:t>
        </w:r>
      </w:ins>
      <w:ins w:id="165" w:author="Andrew Gerlicz" w:date="2021-06-19T09:08:00Z">
        <w:r w:rsidR="002E33CA">
          <w:t xml:space="preserve"> versus </w:t>
        </w:r>
      </w:ins>
      <w:ins w:id="166" w:author="Andrew Gerlicz" w:date="2021-06-19T09:09:00Z">
        <w:r w:rsidR="002E33CA">
          <w:t>more robust</w:t>
        </w:r>
        <w:r w:rsidR="008005BD">
          <w:t xml:space="preserve"> program),</w:t>
        </w:r>
      </w:ins>
    </w:p>
    <w:p w14:paraId="24E8FB69" w14:textId="73131BE5" w:rsidR="001B5B65" w:rsidRDefault="001B5B65" w:rsidP="001B5B65">
      <w:pPr>
        <w:pStyle w:val="ListParagraph"/>
        <w:numPr>
          <w:ilvl w:val="1"/>
          <w:numId w:val="2"/>
        </w:numPr>
        <w:rPr>
          <w:ins w:id="167" w:author="Andrew Gerlicz" w:date="2021-06-19T10:48:00Z"/>
        </w:rPr>
      </w:pPr>
      <w:ins w:id="168" w:author="Andrew Gerlicz" w:date="2021-06-19T10:47:00Z">
        <w:r>
          <w:t xml:space="preserve">The </w:t>
        </w:r>
      </w:ins>
      <w:ins w:id="169" w:author="Andrew Gerlicz" w:date="2021-06-19T09:09:00Z">
        <w:r w:rsidR="008005BD">
          <w:t>level of det</w:t>
        </w:r>
      </w:ins>
      <w:ins w:id="170" w:author="Andrew Gerlicz" w:date="2021-06-19T09:10:00Z">
        <w:r w:rsidR="008005BD">
          <w:t>ail in</w:t>
        </w:r>
      </w:ins>
      <w:ins w:id="171" w:author="Andrew Gerlicz" w:date="2021-06-19T09:06:00Z">
        <w:r w:rsidR="002E33CA">
          <w:t xml:space="preserve"> </w:t>
        </w:r>
        <w:commentRangeStart w:id="172"/>
        <w:r w:rsidR="002E33CA">
          <w:t>prescriptiveness</w:t>
        </w:r>
      </w:ins>
      <w:commentRangeEnd w:id="172"/>
      <w:ins w:id="173" w:author="Andrew Gerlicz" w:date="2021-06-19T10:58:00Z">
        <w:r w:rsidR="00C03B23">
          <w:rPr>
            <w:rStyle w:val="CommentReference"/>
          </w:rPr>
          <w:commentReference w:id="172"/>
        </w:r>
      </w:ins>
    </w:p>
    <w:p w14:paraId="645DE9D0" w14:textId="69B9593B" w:rsidR="00A03F6E" w:rsidRDefault="001B5B65" w:rsidP="001B5B65">
      <w:pPr>
        <w:pStyle w:val="ListParagraph"/>
        <w:numPr>
          <w:ilvl w:val="1"/>
          <w:numId w:val="2"/>
        </w:numPr>
        <w:rPr>
          <w:ins w:id="174" w:author="Andrew Gerlicz" w:date="2021-06-18T17:43:00Z"/>
        </w:rPr>
        <w:pPrChange w:id="175" w:author="Andrew Gerlicz" w:date="2021-06-19T10:47:00Z">
          <w:pPr>
            <w:pStyle w:val="ListParagraph"/>
            <w:numPr>
              <w:numId w:val="2"/>
            </w:numPr>
            <w:ind w:hanging="360"/>
          </w:pPr>
        </w:pPrChange>
      </w:pPr>
      <w:ins w:id="176" w:author="Andrew Gerlicz" w:date="2021-06-19T10:48:00Z">
        <w:r>
          <w:t xml:space="preserve">The </w:t>
        </w:r>
      </w:ins>
      <w:ins w:id="177" w:author="Andrew Gerlicz" w:date="2021-06-19T09:10:00Z">
        <w:r w:rsidR="008005BD">
          <w:t>stringen</w:t>
        </w:r>
      </w:ins>
      <w:ins w:id="178" w:author="Andrew Gerlicz" w:date="2021-06-19T09:11:00Z">
        <w:r w:rsidR="008005BD">
          <w:t xml:space="preserve">cy </w:t>
        </w:r>
      </w:ins>
      <w:ins w:id="179" w:author="Andrew Gerlicz" w:date="2021-06-19T10:48:00Z">
        <w:r>
          <w:t xml:space="preserve">with which the program imposes criteria on producer </w:t>
        </w:r>
      </w:ins>
      <w:ins w:id="180" w:author="Andrew Gerlicz" w:date="2021-06-19T10:43:00Z">
        <w:r>
          <w:t xml:space="preserve">(requirement, scorecard, or </w:t>
        </w:r>
        <w:commentRangeStart w:id="181"/>
        <w:r>
          <w:t>improvement</w:t>
        </w:r>
      </w:ins>
      <w:commentRangeEnd w:id="181"/>
      <w:ins w:id="182" w:author="Andrew Gerlicz" w:date="2021-06-19T10:59:00Z">
        <w:r w:rsidR="003E1F91">
          <w:rPr>
            <w:rStyle w:val="CommentReference"/>
          </w:rPr>
          <w:commentReference w:id="181"/>
        </w:r>
      </w:ins>
      <w:ins w:id="183" w:author="Andrew Gerlicz" w:date="2021-06-19T10:43:00Z">
        <w:r>
          <w:t>)</w:t>
        </w:r>
      </w:ins>
    </w:p>
    <w:p w14:paraId="306F6E28" w14:textId="43D2569C" w:rsidR="00E34C50" w:rsidRDefault="00C03B23">
      <w:pPr>
        <w:pStyle w:val="ListParagraph"/>
        <w:numPr>
          <w:ilvl w:val="0"/>
          <w:numId w:val="2"/>
        </w:numPr>
        <w:rPr>
          <w:ins w:id="184" w:author="Andrew Gerlicz" w:date="2021-06-19T10:51:00Z"/>
        </w:rPr>
      </w:pPr>
      <w:ins w:id="185" w:author="Andrew Gerlicz" w:date="2021-06-19T10:50:00Z">
        <w:r>
          <w:t>How do these patterns differ among</w:t>
        </w:r>
      </w:ins>
      <w:ins w:id="186" w:author="Andrew Gerlicz" w:date="2021-06-18T17:43:00Z">
        <w:r w:rsidR="00E34C50">
          <w:t xml:space="preserve"> </w:t>
        </w:r>
      </w:ins>
      <w:ins w:id="187" w:author="Andrew Gerlicz" w:date="2021-06-19T10:50:00Z">
        <w:r>
          <w:t>the contextual and formative aspects of</w:t>
        </w:r>
      </w:ins>
      <w:ins w:id="188" w:author="Andrew Gerlicz" w:date="2021-06-18T17:43:00Z">
        <w:r w:rsidR="00E34C50">
          <w:t xml:space="preserve"> certifications (</w:t>
        </w:r>
      </w:ins>
      <w:ins w:id="189" w:author="Andrew Gerlicz" w:date="2021-06-19T10:51:00Z">
        <w:r>
          <w:t xml:space="preserve">as </w:t>
        </w:r>
        <w:commentRangeStart w:id="190"/>
        <w:r>
          <w:t>below</w:t>
        </w:r>
      </w:ins>
      <w:commentRangeEnd w:id="190"/>
      <w:ins w:id="191" w:author="Andrew Gerlicz" w:date="2021-06-19T10:56:00Z">
        <w:r>
          <w:rPr>
            <w:rStyle w:val="CommentReference"/>
          </w:rPr>
          <w:commentReference w:id="190"/>
        </w:r>
      </w:ins>
      <w:ins w:id="192" w:author="Andrew Gerlicz" w:date="2021-06-19T10:51:00Z">
        <w:r>
          <w:t>)?</w:t>
        </w:r>
      </w:ins>
    </w:p>
    <w:p w14:paraId="77517117" w14:textId="4797B981" w:rsidR="00C03B23" w:rsidRDefault="00C03B23" w:rsidP="00C03B23">
      <w:pPr>
        <w:pStyle w:val="ListParagraph"/>
        <w:numPr>
          <w:ilvl w:val="1"/>
          <w:numId w:val="2"/>
        </w:numPr>
        <w:rPr>
          <w:ins w:id="193" w:author="Andrew Gerlicz" w:date="2021-06-19T10:53:00Z"/>
        </w:rPr>
      </w:pPr>
      <w:ins w:id="194" w:author="Andrew Gerlicz" w:date="2021-06-19T10:51:00Z">
        <w:r>
          <w:t>Geographical</w:t>
        </w:r>
      </w:ins>
      <w:ins w:id="195" w:author="Andrew Gerlicz" w:date="2021-06-19T10:53:00Z">
        <w:r>
          <w:t>/agroecological</w:t>
        </w:r>
      </w:ins>
      <w:ins w:id="196" w:author="Andrew Gerlicz" w:date="2021-06-19T10:51:00Z">
        <w:r>
          <w:t xml:space="preserve"> scope</w:t>
        </w:r>
      </w:ins>
      <w:ins w:id="197" w:author="Andrew Gerlicz" w:date="2021-06-19T11:09:00Z">
        <w:r w:rsidR="00B123BD">
          <w:t xml:space="preserve"> (Global, North or South; Agroecological zone)</w:t>
        </w:r>
      </w:ins>
    </w:p>
    <w:p w14:paraId="185FE763" w14:textId="59CE09AC" w:rsidR="00C03B23" w:rsidRDefault="00C03B23" w:rsidP="00C03B23">
      <w:pPr>
        <w:pStyle w:val="ListParagraph"/>
        <w:numPr>
          <w:ilvl w:val="1"/>
          <w:numId w:val="2"/>
        </w:numPr>
        <w:rPr>
          <w:ins w:id="198" w:author="Andrew Gerlicz" w:date="2021-06-19T10:51:00Z"/>
        </w:rPr>
      </w:pPr>
      <w:ins w:id="199" w:author="Andrew Gerlicz" w:date="2021-06-19T10:53:00Z">
        <w:r>
          <w:t>Commodity scope</w:t>
        </w:r>
      </w:ins>
    </w:p>
    <w:p w14:paraId="5F26915F" w14:textId="5E7C9B29" w:rsidR="00C03B23" w:rsidRDefault="00C03B23" w:rsidP="00C03B23">
      <w:pPr>
        <w:pStyle w:val="ListParagraph"/>
        <w:numPr>
          <w:ilvl w:val="1"/>
          <w:numId w:val="2"/>
        </w:numPr>
        <w:rPr>
          <w:ins w:id="200" w:author="Andrew Gerlicz" w:date="2021-06-19T10:51:00Z"/>
        </w:rPr>
      </w:pPr>
      <w:ins w:id="201" w:author="Andrew Gerlicz" w:date="2021-06-19T10:51:00Z">
        <w:r>
          <w:t xml:space="preserve">Type of social actor who </w:t>
        </w:r>
      </w:ins>
      <w:ins w:id="202" w:author="Andrew Gerlicz" w:date="2021-06-19T10:52:00Z">
        <w:r>
          <w:t>initiated</w:t>
        </w:r>
      </w:ins>
      <w:ins w:id="203" w:author="Andrew Gerlicz" w:date="2021-06-19T10:51:00Z">
        <w:r>
          <w:t xml:space="preserve"> the work</w:t>
        </w:r>
      </w:ins>
      <w:ins w:id="204" w:author="Andrew Gerlicz" w:date="2021-06-19T10:52:00Z">
        <w:r>
          <w:t xml:space="preserve"> (environmental or development org, industry group, farmer association)</w:t>
        </w:r>
      </w:ins>
    </w:p>
    <w:p w14:paraId="2225CBE9" w14:textId="6D59512E" w:rsidR="00C03B23" w:rsidRDefault="00C03B23" w:rsidP="00C03B23">
      <w:pPr>
        <w:pStyle w:val="ListParagraph"/>
        <w:numPr>
          <w:ilvl w:val="1"/>
          <w:numId w:val="2"/>
        </w:numPr>
        <w:rPr>
          <w:ins w:id="205" w:author="Andrew Gerlicz" w:date="2021-06-19T10:52:00Z"/>
        </w:rPr>
      </w:pPr>
      <w:ins w:id="206" w:author="Andrew Gerlicz" w:date="2021-06-19T10:51:00Z">
        <w:r>
          <w:t>Expressed goals of the certification (increase yields; protect workers; etc.)</w:t>
        </w:r>
      </w:ins>
    </w:p>
    <w:p w14:paraId="168C3106" w14:textId="3D324C07" w:rsidR="00C03B23" w:rsidRDefault="00C03B23" w:rsidP="00C03B23">
      <w:pPr>
        <w:pStyle w:val="ListParagraph"/>
        <w:numPr>
          <w:ilvl w:val="1"/>
          <w:numId w:val="2"/>
        </w:numPr>
        <w:rPr>
          <w:ins w:id="207" w:author="Andrew Gerlicz" w:date="2021-06-19T10:52:00Z"/>
        </w:rPr>
      </w:pPr>
      <w:ins w:id="208" w:author="Andrew Gerlicz" w:date="2021-06-19T10:52:00Z">
        <w:r>
          <w:t>Year certification established</w:t>
        </w:r>
      </w:ins>
      <w:ins w:id="209" w:author="Andrew Gerlicz" w:date="2021-06-19T11:04:00Z">
        <w:r w:rsidR="003E1F91">
          <w:t>(</w:t>
        </w:r>
      </w:ins>
      <w:ins w:id="210" w:author="Andrew Gerlicz" w:date="2021-06-19T10:52:00Z">
        <w:r>
          <w:t>?</w:t>
        </w:r>
      </w:ins>
      <w:ins w:id="211" w:author="Andrew Gerlicz" w:date="2021-06-19T11:04:00Z">
        <w:r w:rsidR="003E1F91">
          <w:t>)</w:t>
        </w:r>
      </w:ins>
    </w:p>
    <w:p w14:paraId="6286DF41" w14:textId="21C7389D" w:rsidR="00C03B23" w:rsidRDefault="00C03B23" w:rsidP="00C03B23">
      <w:pPr>
        <w:pStyle w:val="ListParagraph"/>
        <w:numPr>
          <w:ilvl w:val="1"/>
          <w:numId w:val="2"/>
        </w:numPr>
        <w:rPr>
          <w:ins w:id="212" w:author="Andrew Gerlicz" w:date="2021-06-19T11:30:00Z"/>
        </w:rPr>
      </w:pPr>
      <w:ins w:id="213" w:author="Andrew Gerlicz" w:date="2021-06-19T10:52:00Z">
        <w:r>
          <w:t>Target producer group</w:t>
        </w:r>
      </w:ins>
      <w:ins w:id="214" w:author="Andrew Gerlicz" w:date="2021-06-19T10:53:00Z">
        <w:r>
          <w:t xml:space="preserve"> (smallholders, any size farm)</w:t>
        </w:r>
      </w:ins>
    </w:p>
    <w:p w14:paraId="72D39535" w14:textId="66CF4478" w:rsidR="002B7066" w:rsidRDefault="002B7066" w:rsidP="00C03B23">
      <w:pPr>
        <w:pStyle w:val="ListParagraph"/>
        <w:numPr>
          <w:ilvl w:val="1"/>
          <w:numId w:val="2"/>
        </w:numPr>
        <w:rPr>
          <w:ins w:id="215" w:author="Andrew Gerlicz" w:date="2021-06-19T11:32:00Z"/>
        </w:rPr>
      </w:pPr>
      <w:ins w:id="216" w:author="Andrew Gerlicz" w:date="2021-06-19T11:30:00Z">
        <w:r>
          <w:t>Target pest?</w:t>
        </w:r>
      </w:ins>
    </w:p>
    <w:p w14:paraId="3882914D" w14:textId="5DC74669" w:rsidR="002B7066" w:rsidRDefault="002B7066" w:rsidP="00C03B23">
      <w:pPr>
        <w:pStyle w:val="ListParagraph"/>
        <w:numPr>
          <w:ilvl w:val="1"/>
          <w:numId w:val="2"/>
        </w:numPr>
        <w:rPr>
          <w:ins w:id="217" w:author="Andrew Gerlicz" w:date="2021-06-19T10:53:00Z"/>
        </w:rPr>
      </w:pPr>
      <w:ins w:id="218" w:author="Andrew Gerlicz" w:date="2021-06-19T11:32:00Z">
        <w:r>
          <w:t>Market size (either on production or consumer side?)</w:t>
        </w:r>
      </w:ins>
    </w:p>
    <w:p w14:paraId="0D2E3197" w14:textId="526DEB90" w:rsidR="00C03B23" w:rsidRDefault="00C03B23" w:rsidP="00C03B23">
      <w:pPr>
        <w:pStyle w:val="ListParagraph"/>
        <w:numPr>
          <w:ilvl w:val="0"/>
          <w:numId w:val="2"/>
        </w:numPr>
        <w:rPr>
          <w:ins w:id="219" w:author="Andrew Gerlicz" w:date="2021-06-18T17:38:00Z"/>
        </w:rPr>
        <w:pPrChange w:id="220" w:author="Andrew Gerlicz" w:date="2021-06-19T10:53:00Z">
          <w:pPr/>
        </w:pPrChange>
      </w:pPr>
      <w:ins w:id="221" w:author="Andrew Gerlicz" w:date="2021-06-19T10:53:00Z">
        <w:r>
          <w:t xml:space="preserve">What </w:t>
        </w:r>
      </w:ins>
      <w:ins w:id="222" w:author="Andrew Gerlicz" w:date="2021-06-19T11:04:00Z">
        <w:r w:rsidR="003E1F91">
          <w:t>might be</w:t>
        </w:r>
      </w:ins>
      <w:ins w:id="223" w:author="Andrew Gerlicz" w:date="2021-06-19T10:53:00Z">
        <w:r>
          <w:t xml:space="preserve"> the implications of</w:t>
        </w:r>
      </w:ins>
      <w:ins w:id="224" w:author="Andrew Gerlicz" w:date="2021-06-19T10:54:00Z">
        <w:r>
          <w:t xml:space="preserve"> these patterns for the efficacy with which they promote transitions to sustainable agriculture (given the challenges you note between </w:t>
        </w:r>
      </w:ins>
      <w:ins w:id="225" w:author="Andrew Gerlicz" w:date="2021-06-19T11:35:00Z">
        <w:r w:rsidR="002B7066">
          <w:t xml:space="preserve">inclusion </w:t>
        </w:r>
      </w:ins>
      <w:ins w:id="226" w:author="Andrew Gerlicz" w:date="2021-06-19T10:54:00Z">
        <w:r>
          <w:t>stringency vs</w:t>
        </w:r>
      </w:ins>
      <w:ins w:id="227" w:author="Andrew Gerlicz" w:date="2021-06-19T10:55:00Z">
        <w:r>
          <w:t xml:space="preserve">. </w:t>
        </w:r>
      </w:ins>
      <w:ins w:id="228" w:author="Andrew Gerlicz" w:date="2021-06-19T11:35:00Z">
        <w:r w:rsidR="002B7066">
          <w:t>inclusion</w:t>
        </w:r>
      </w:ins>
      <w:ins w:id="229" w:author="Andrew Gerlicz" w:date="2021-06-19T10:55:00Z">
        <w:r>
          <w:t xml:space="preserve"> and flexibility vs. </w:t>
        </w:r>
        <w:commentRangeStart w:id="230"/>
        <w:r>
          <w:t>rigidness</w:t>
        </w:r>
        <w:commentRangeEnd w:id="230"/>
        <w:r>
          <w:rPr>
            <w:rStyle w:val="CommentReference"/>
          </w:rPr>
          <w:commentReference w:id="230"/>
        </w:r>
      </w:ins>
      <w:ins w:id="231" w:author="Andrew Gerlicz" w:date="2021-06-19T11:36:00Z">
        <w:r w:rsidR="002B7066">
          <w:t xml:space="preserve"> and ease of adoption vs. holism</w:t>
        </w:r>
      </w:ins>
      <w:ins w:id="232" w:author="Andrew Gerlicz" w:date="2021-06-19T10:55:00Z">
        <w:r>
          <w:t>?</w:t>
        </w:r>
      </w:ins>
    </w:p>
    <w:p w14:paraId="30059461" w14:textId="3439257C" w:rsidR="000A3594" w:rsidDel="0008098C" w:rsidRDefault="000A3594" w:rsidP="000A3594">
      <w:pPr>
        <w:rPr>
          <w:del w:id="233" w:author="Andrew Gerlicz" w:date="2021-06-19T11:04:00Z"/>
        </w:rPr>
      </w:pPr>
      <w:del w:id="234" w:author="Andrew Gerlicz" w:date="2021-06-18T17:38:00Z">
        <w:r w:rsidDel="00A03F6E">
          <w:delText xml:space="preserve"> </w:delText>
        </w:r>
      </w:del>
      <w:ins w:id="235" w:author="Andrew Gerlicz" w:date="2021-06-19T11:12:00Z">
        <w:r w:rsidR="0008098C">
          <w:t>A few things that I’d like to see as a reader</w:t>
        </w:r>
      </w:ins>
    </w:p>
    <w:p w14:paraId="0F5FE3EF" w14:textId="0D2C5D70" w:rsidR="0008098C" w:rsidRDefault="0008098C" w:rsidP="0008098C">
      <w:pPr>
        <w:pStyle w:val="ListParagraph"/>
        <w:numPr>
          <w:ilvl w:val="0"/>
          <w:numId w:val="3"/>
        </w:numPr>
        <w:rPr>
          <w:ins w:id="236" w:author="Andrew Gerlicz" w:date="2021-06-19T11:14:00Z"/>
        </w:rPr>
      </w:pPr>
      <w:ins w:id="237" w:author="Andrew Gerlicz" w:date="2021-06-19T11:13:00Z">
        <w:r>
          <w:t>A more explicit contrast between a decision-making framework and a technological package – how do each influence the actions of the producer in theory?</w:t>
        </w:r>
      </w:ins>
      <w:ins w:id="238" w:author="Andrew Gerlicz" w:date="2021-06-19T11:18:00Z">
        <w:r>
          <w:t xml:space="preserve"> An example of a technological package approach to sustainable pest management could be illustrative.</w:t>
        </w:r>
      </w:ins>
    </w:p>
    <w:p w14:paraId="258A07AB" w14:textId="6D936F3F" w:rsidR="0008098C" w:rsidRDefault="0008098C" w:rsidP="0008098C">
      <w:pPr>
        <w:pStyle w:val="ListParagraph"/>
        <w:numPr>
          <w:ilvl w:val="0"/>
          <w:numId w:val="3"/>
        </w:numPr>
        <w:rPr>
          <w:ins w:id="239" w:author="Andrew Gerlicz" w:date="2021-06-19T11:17:00Z"/>
        </w:rPr>
      </w:pPr>
      <w:ins w:id="240" w:author="Andrew Gerlicz" w:date="2021-06-19T11:14:00Z">
        <w:r>
          <w:t>A more explicit linkage between certifications and decision-making frameworks – what generally makes them decision-making frameworks</w:t>
        </w:r>
      </w:ins>
      <w:ins w:id="241" w:author="Andrew Gerlicz" w:date="2021-06-19T11:15:00Z">
        <w:r>
          <w:t>?</w:t>
        </w:r>
      </w:ins>
      <w:ins w:id="242" w:author="Andrew Gerlicz" w:date="2021-06-19T11:16:00Z">
        <w:r>
          <w:t xml:space="preserve"> You seem to be ack</w:t>
        </w:r>
      </w:ins>
      <w:ins w:id="243" w:author="Andrew Gerlicz" w:date="2021-06-19T11:17:00Z">
        <w:r>
          <w:t>nowledging that certifications can work, but there are serious challenges. I think you could be explicit about that.</w:t>
        </w:r>
      </w:ins>
    </w:p>
    <w:p w14:paraId="560B35E4" w14:textId="15B8E5E0" w:rsidR="0008098C" w:rsidRDefault="00D85481" w:rsidP="00D85481">
      <w:pPr>
        <w:pStyle w:val="ListParagraph"/>
        <w:numPr>
          <w:ilvl w:val="0"/>
          <w:numId w:val="3"/>
        </w:numPr>
        <w:rPr>
          <w:ins w:id="244" w:author="Andrew Gerlicz" w:date="2021-06-19T11:43:00Z"/>
        </w:rPr>
      </w:pPr>
      <w:ins w:id="245" w:author="Andrew Gerlicz" w:date="2021-06-19T11:39:00Z">
        <w:r>
          <w:t>I think it’s important to mention the collective action</w:t>
        </w:r>
      </w:ins>
      <w:ins w:id="246" w:author="Andrew Gerlicz" w:date="2021-06-19T11:40:00Z">
        <w:r>
          <w:t>/landscape scale</w:t>
        </w:r>
      </w:ins>
      <w:ins w:id="247" w:author="Andrew Gerlicz" w:date="2021-06-19T11:39:00Z">
        <w:r>
          <w:t xml:space="preserve"> aspect of </w:t>
        </w:r>
      </w:ins>
      <w:ins w:id="248" w:author="Andrew Gerlicz" w:date="2021-06-19T11:40:00Z">
        <w:r>
          <w:t>true pest management. You bring it up in your Lessons, but I think you could preview it in your Introduction.</w:t>
        </w:r>
      </w:ins>
    </w:p>
    <w:p w14:paraId="71576DE8" w14:textId="5D95EC7C" w:rsidR="00D85481" w:rsidRDefault="00D85481" w:rsidP="00D85481">
      <w:pPr>
        <w:pStyle w:val="ListParagraph"/>
        <w:numPr>
          <w:ilvl w:val="0"/>
          <w:numId w:val="3"/>
        </w:numPr>
        <w:rPr>
          <w:ins w:id="249" w:author="Andrew Gerlicz" w:date="2021-06-19T11:45:00Z"/>
        </w:rPr>
      </w:pPr>
      <w:ins w:id="250" w:author="Andrew Gerlicz" w:date="2021-06-19T11:43:00Z">
        <w:r>
          <w:lastRenderedPageBreak/>
          <w:t>Something that I’m cur</w:t>
        </w:r>
      </w:ins>
      <w:ins w:id="251" w:author="Andrew Gerlicz" w:date="2021-06-19T11:44:00Z">
        <w:r>
          <w:t>ious about is whether certain types of criteria have different patterns of prescriptiveness or stringency.</w:t>
        </w:r>
      </w:ins>
    </w:p>
    <w:p w14:paraId="5B9E3D8B" w14:textId="11FCB703" w:rsidR="00D85481" w:rsidRDefault="00D85481" w:rsidP="00D85481">
      <w:pPr>
        <w:pStyle w:val="ListParagraph"/>
        <w:numPr>
          <w:ilvl w:val="0"/>
          <w:numId w:val="3"/>
        </w:numPr>
        <w:rPr>
          <w:ins w:id="252" w:author="Andrew Gerlicz" w:date="2021-06-19T11:15:00Z"/>
        </w:rPr>
      </w:pPr>
      <w:ins w:id="253" w:author="Andrew Gerlicz" w:date="2021-06-19T11:45:00Z">
        <w:r>
          <w:t xml:space="preserve">I think your discussion can be used to talk about certain ways in which certifications can be improved. For instance, are there ways broad-based but </w:t>
        </w:r>
      </w:ins>
      <w:ins w:id="254" w:author="Andrew Gerlicz" w:date="2021-06-19T11:46:00Z">
        <w:r>
          <w:t>minimum requirement certifications can be integrated/systematized with crop- or region-specific programs that outline a more holistic approach?</w:t>
        </w:r>
      </w:ins>
      <w:bookmarkStart w:id="255" w:name="_GoBack"/>
      <w:bookmarkEnd w:id="255"/>
    </w:p>
    <w:p w14:paraId="611A14B8" w14:textId="3E349CC6" w:rsidR="000A3594" w:rsidRDefault="000A3594" w:rsidP="000A3594">
      <w:pPr>
        <w:rPr>
          <w:ins w:id="256" w:author="Andrew Gerlicz" w:date="2021-06-19T11:05:00Z"/>
        </w:rPr>
      </w:pPr>
      <w:r>
        <w:t>-Are there other ways I could slice my data?</w:t>
      </w:r>
    </w:p>
    <w:p w14:paraId="036F1D05" w14:textId="2F75C0F7" w:rsidR="003E1F91" w:rsidRDefault="003E1F91" w:rsidP="000A3594">
      <w:ins w:id="257" w:author="Andrew Gerlicz" w:date="2021-06-19T11:06:00Z">
        <w:r>
          <w:t xml:space="preserve">I think you could code the expressed goals of the certification. You discuss this in the body, but </w:t>
        </w:r>
      </w:ins>
      <w:ins w:id="258" w:author="Andrew Gerlicz" w:date="2021-06-19T11:07:00Z">
        <w:r>
          <w:t xml:space="preserve">could you translate this into a categorization. I also suggested </w:t>
        </w:r>
      </w:ins>
      <w:ins w:id="259" w:author="Andrew Gerlicz" w:date="2021-06-19T11:08:00Z">
        <w:r>
          <w:t>looking at target producer group</w:t>
        </w:r>
      </w:ins>
      <w:ins w:id="260" w:author="Andrew Gerlicz" w:date="2021-06-19T11:09:00Z">
        <w:r w:rsidR="0008098C">
          <w:t xml:space="preserve"> above, al</w:t>
        </w:r>
      </w:ins>
      <w:ins w:id="261" w:author="Andrew Gerlicz" w:date="2021-06-19T11:10:00Z">
        <w:r w:rsidR="0008098C">
          <w:t>though I’m sure there’s some correlation between certifications focus on the Global South and a focus on smallholders. But if there’s explicit mention</w:t>
        </w:r>
      </w:ins>
      <w:ins w:id="262" w:author="Andrew Gerlicz" w:date="2021-06-19T11:11:00Z">
        <w:r w:rsidR="0008098C">
          <w:t xml:space="preserve"> of smallholders, I would tease this out or at least mention it.</w:t>
        </w:r>
      </w:ins>
      <w:ins w:id="263" w:author="Andrew Gerlicz" w:date="2021-06-19T11:30:00Z">
        <w:r w:rsidR="002B7066">
          <w:t xml:space="preserve"> Target pest might also be interesting if there are certifications that only focus on herbivores (as an example).</w:t>
        </w:r>
      </w:ins>
    </w:p>
    <w:p w14:paraId="1AC38736" w14:textId="7D607998" w:rsidR="000A3594" w:rsidRDefault="000A3594" w:rsidP="000A3594">
      <w:pPr>
        <w:rPr>
          <w:ins w:id="264" w:author="Andrew Gerlicz" w:date="2021-06-19T11:05:00Z"/>
        </w:rPr>
      </w:pPr>
      <w:r>
        <w:t>-Is there other literature/frameworks that I should be engaging with?</w:t>
      </w:r>
    </w:p>
    <w:p w14:paraId="7925AE1B" w14:textId="35DEC4E7" w:rsidR="003E1F91" w:rsidRPr="00CC25BE" w:rsidRDefault="003E1F91" w:rsidP="000A3594">
      <w:ins w:id="265" w:author="Andrew Gerlicz" w:date="2021-06-19T11:05:00Z">
        <w:r>
          <w:t>I think Vic or Scott could best answer this question. If you haven’t heard from them, I’d try reaching out to them directly.</w:t>
        </w:r>
      </w:ins>
    </w:p>
    <w:sectPr w:rsidR="003E1F91" w:rsidRPr="00CC2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rew Gerlicz" w:date="2021-06-18T15:56:00Z" w:initials="AG">
    <w:p w14:paraId="476693C6" w14:textId="6FC71F01" w:rsidR="0008098C" w:rsidRDefault="0008098C">
      <w:pPr>
        <w:pStyle w:val="CommentText"/>
      </w:pPr>
      <w:r>
        <w:rPr>
          <w:rStyle w:val="CommentReference"/>
        </w:rPr>
        <w:annotationRef/>
      </w:r>
      <w:r>
        <w:t>Are you suggesting that they’re essentially falling back on the “technological practice” approach?</w:t>
      </w:r>
    </w:p>
  </w:comment>
  <w:comment w:id="1" w:author="Andrew Gerlicz" w:date="2021-06-18T15:57:00Z" w:initials="AG">
    <w:p w14:paraId="46749E10" w14:textId="160B4C51" w:rsidR="0008098C" w:rsidRDefault="0008098C">
      <w:pPr>
        <w:pStyle w:val="CommentText"/>
      </w:pPr>
      <w:r>
        <w:rPr>
          <w:rStyle w:val="CommentReference"/>
        </w:rPr>
        <w:annotationRef/>
      </w:r>
      <w:r>
        <w:t>Not sure about quotation marks/scare quotes here</w:t>
      </w:r>
      <w:r w:rsidR="002C3D8E">
        <w:t xml:space="preserve"> unless it’s a reference to someone’s metaphor</w:t>
      </w:r>
      <w:r>
        <w:t>. I know Ernesto uses this metaphor a lot, but not sure if he pulled it from somewhere else.</w:t>
      </w:r>
      <w:r w:rsidR="002C3D8E">
        <w:t xml:space="preserve"> If so, I would keep the quotes and cite the originator.</w:t>
      </w:r>
    </w:p>
  </w:comment>
  <w:comment w:id="3" w:author="Andrew Gerlicz" w:date="2021-06-18T15:59:00Z" w:initials="AG">
    <w:p w14:paraId="5B6F0AFF" w14:textId="6AEF2B51" w:rsidR="0008098C" w:rsidRDefault="0008098C">
      <w:pPr>
        <w:pStyle w:val="CommentText"/>
      </w:pPr>
      <w:r>
        <w:rPr>
          <w:rStyle w:val="CommentReference"/>
        </w:rPr>
        <w:annotationRef/>
      </w:r>
      <w:r>
        <w:t xml:space="preserve">Here, it sounds like you’re using scientific inquiry as an example of </w:t>
      </w:r>
      <w:r w:rsidR="002C3D8E">
        <w:t xml:space="preserve">a comparable sphere </w:t>
      </w:r>
      <w:r>
        <w:t>this type of divide is easily viewed. Ultimately, you’re investigating the difference in a related but slightly different space. You might start the sentence with “Such differences are</w:t>
      </w:r>
      <w:r w:rsidR="002C3D8E">
        <w:t xml:space="preserve"> also</w:t>
      </w:r>
      <w:r>
        <w:t xml:space="preserve"> reflected, for example, in the </w:t>
      </w:r>
      <w:r w:rsidR="002C3D8E">
        <w:t xml:space="preserve">area of </w:t>
      </w:r>
      <w:r>
        <w:t xml:space="preserve">scholarly inquiry…” </w:t>
      </w:r>
    </w:p>
  </w:comment>
  <w:comment w:id="4" w:author="Andrew Gerlicz" w:date="2021-06-18T16:03:00Z" w:initials="AG">
    <w:p w14:paraId="3630D07F" w14:textId="4C52C5B2" w:rsidR="0008098C" w:rsidRDefault="0008098C">
      <w:pPr>
        <w:pStyle w:val="CommentText"/>
      </w:pPr>
      <w:r>
        <w:rPr>
          <w:rStyle w:val="CommentReference"/>
        </w:rPr>
        <w:annotationRef/>
      </w:r>
      <w:r>
        <w:t xml:space="preserve">This is an important point. Scholarly inquiry might </w:t>
      </w:r>
      <w:r w:rsidR="002C3D8E">
        <w:t xml:space="preserve">get away with having </w:t>
      </w:r>
      <w:r>
        <w:t>more tolerance for fuzziness (at least conventionally) than the monitoring/inspection activities of certification actors.</w:t>
      </w:r>
    </w:p>
  </w:comment>
  <w:comment w:id="5" w:author="Andrew Gerlicz" w:date="2021-06-18T16:10:00Z" w:initials="AG">
    <w:p w14:paraId="143FD747" w14:textId="1A4C1BE4" w:rsidR="0008098C" w:rsidRDefault="0008098C">
      <w:pPr>
        <w:pStyle w:val="CommentText"/>
      </w:pPr>
      <w:r>
        <w:rPr>
          <w:rStyle w:val="CommentReference"/>
        </w:rPr>
        <w:annotationRef/>
      </w:r>
      <w:r>
        <w:t xml:space="preserve">This history is important to your story. I think you </w:t>
      </w:r>
      <w:r w:rsidR="002C3D8E">
        <w:t xml:space="preserve">could </w:t>
      </w:r>
      <w:r>
        <w:t>draw out the history a bit more. How/why these approaches started at point A (grassroots) and developed (inevitably?) to point B (co-optation/top-down standardization) as they scaled up. Staying concise will be difficult, but I think all the pieces are here, just maybe re-organized a bit. Maybe cite Julie Guthman.</w:t>
      </w:r>
    </w:p>
  </w:comment>
  <w:comment w:id="6" w:author="Andrew Gerlicz" w:date="2021-06-18T16:06:00Z" w:initials="AG">
    <w:p w14:paraId="570E22BF" w14:textId="705D9AE5" w:rsidR="0008098C" w:rsidRDefault="0008098C">
      <w:pPr>
        <w:pStyle w:val="CommentText"/>
      </w:pPr>
      <w:r>
        <w:rPr>
          <w:rStyle w:val="CommentReference"/>
        </w:rPr>
        <w:annotationRef/>
      </w:r>
      <w:r>
        <w:t xml:space="preserve">I don’t think that scare quotes are necessary, unless this a perspective </w:t>
      </w:r>
      <w:r w:rsidR="002C3D8E">
        <w:t xml:space="preserve">that </w:t>
      </w:r>
      <w:r>
        <w:t>you’re distancing yourself from</w:t>
      </w:r>
      <w:r w:rsidR="002C3D8E">
        <w:t xml:space="preserve"> (that this is a part of corporate strategy)</w:t>
      </w:r>
      <w:r>
        <w:t>. Also, could use “profit off of”.</w:t>
      </w:r>
    </w:p>
  </w:comment>
  <w:comment w:id="12" w:author="Andrew Gerlicz" w:date="2021-06-18T16:15:00Z" w:initials="AG">
    <w:p w14:paraId="1677557A" w14:textId="6024A242" w:rsidR="0008098C" w:rsidRDefault="0008098C">
      <w:pPr>
        <w:pStyle w:val="CommentText"/>
      </w:pPr>
      <w:r>
        <w:rPr>
          <w:rStyle w:val="CommentReference"/>
        </w:rPr>
        <w:annotationRef/>
      </w:r>
      <w:r>
        <w:t>I think “ecological farming strategies” might need some sort of definition prior to this statement. For instance, I don’t know that CSA necessarily would fall within this categorization. A broader term might be “sustainable farming strategies”.</w:t>
      </w:r>
      <w:r w:rsidR="002C3D8E">
        <w:t xml:space="preserve"> I also wonder if all IPM approaches would be considered ecological strategies by agroecologists – you might be opening yourself up to the zealots with this statement.</w:t>
      </w:r>
    </w:p>
  </w:comment>
  <w:comment w:id="14" w:author="Andrew Gerlicz" w:date="2021-06-18T16:20:00Z" w:initials="AG">
    <w:p w14:paraId="1050DF4B" w14:textId="537A2A01" w:rsidR="0008098C" w:rsidRDefault="0008098C">
      <w:pPr>
        <w:pStyle w:val="CommentText"/>
      </w:pPr>
      <w:r>
        <w:rPr>
          <w:rStyle w:val="CommentReference"/>
        </w:rPr>
        <w:annotationRef/>
      </w:r>
      <w:r w:rsidR="002C3D8E">
        <w:t>Could this statement</w:t>
      </w:r>
      <w:r>
        <w:t xml:space="preserve"> be incorporated into the paragraph above.</w:t>
      </w:r>
    </w:p>
  </w:comment>
  <w:comment w:id="15" w:author="Andrew Gerlicz" w:date="2021-06-18T16:23:00Z" w:initials="AG">
    <w:p w14:paraId="3701BF46" w14:textId="13980BC6" w:rsidR="0008098C" w:rsidRDefault="0008098C">
      <w:pPr>
        <w:pStyle w:val="CommentText"/>
      </w:pPr>
      <w:r>
        <w:rPr>
          <w:rStyle w:val="CommentReference"/>
        </w:rPr>
        <w:annotationRef/>
      </w:r>
      <w:r>
        <w:t>Or private sector?</w:t>
      </w:r>
    </w:p>
  </w:comment>
  <w:comment w:id="23" w:author="Andrew Gerlicz" w:date="2021-06-18T16:27:00Z" w:initials="AG">
    <w:p w14:paraId="6493A505" w14:textId="7FC3FDA2" w:rsidR="0008098C" w:rsidRDefault="0008098C">
      <w:pPr>
        <w:pStyle w:val="CommentText"/>
      </w:pPr>
      <w:r>
        <w:rPr>
          <w:rStyle w:val="CommentReference"/>
        </w:rPr>
        <w:annotationRef/>
      </w:r>
      <w:r>
        <w:t xml:space="preserve">Include “through alternative markets”? </w:t>
      </w:r>
      <w:r w:rsidR="002C3D8E">
        <w:t>Although, t</w:t>
      </w:r>
      <w:r>
        <w:t>hey</w:t>
      </w:r>
      <w:r w:rsidR="002C3D8E">
        <w:t xml:space="preserve"> often</w:t>
      </w:r>
      <w:r>
        <w:t xml:space="preserve"> tend to operate a lot more like conventional markets than that title suggests.</w:t>
      </w:r>
    </w:p>
  </w:comment>
  <w:comment w:id="28" w:author="Andrew Gerlicz" w:date="2021-06-18T16:33:00Z" w:initials="AG">
    <w:p w14:paraId="2D8F4D07" w14:textId="14872B15" w:rsidR="0008098C" w:rsidRDefault="0008098C">
      <w:pPr>
        <w:pStyle w:val="CommentText"/>
      </w:pPr>
      <w:r>
        <w:rPr>
          <w:rStyle w:val="CommentReference"/>
        </w:rPr>
        <w:annotationRef/>
      </w:r>
      <w:r>
        <w:t>Maybe specify here that it’s a problem of misrepresentation.</w:t>
      </w:r>
    </w:p>
  </w:comment>
  <w:comment w:id="29" w:author="Andrew Gerlicz" w:date="2021-06-18T16:35:00Z" w:initials="AG">
    <w:p w14:paraId="208C7DCD" w14:textId="0DB17335" w:rsidR="0008098C" w:rsidRDefault="0008098C">
      <w:pPr>
        <w:pStyle w:val="CommentText"/>
      </w:pPr>
      <w:r>
        <w:rPr>
          <w:rStyle w:val="CommentReference"/>
        </w:rPr>
        <w:annotationRef/>
      </w:r>
      <w:r>
        <w:t xml:space="preserve">Yes. This is a strong argument, especially given that an ecological approach (maybe as distinct from an environmental or sustainable resource use approach) ought to encourage farming system diversity (for the purposes of </w:t>
      </w:r>
      <w:r w:rsidR="002C3D8E">
        <w:t xml:space="preserve">adaptive capacity, </w:t>
      </w:r>
      <w:r>
        <w:t>resilience, yada yada).</w:t>
      </w:r>
    </w:p>
  </w:comment>
  <w:comment w:id="31" w:author="Andrew Gerlicz" w:date="2021-06-18T16:38:00Z" w:initials="AG">
    <w:p w14:paraId="03EE50D6" w14:textId="4F97C234" w:rsidR="0008098C" w:rsidRDefault="0008098C">
      <w:pPr>
        <w:pStyle w:val="CommentText"/>
      </w:pPr>
      <w:r>
        <w:rPr>
          <w:rStyle w:val="CommentReference"/>
        </w:rPr>
        <w:annotationRef/>
      </w:r>
      <w:r>
        <w:t xml:space="preserve">with the goal of </w:t>
      </w:r>
      <w:r w:rsidR="002C3D8E">
        <w:t xml:space="preserve">transitioning to </w:t>
      </w:r>
      <w:r>
        <w:t xml:space="preserve">sustainable food systems. </w:t>
      </w:r>
    </w:p>
  </w:comment>
  <w:comment w:id="39" w:author="Andrew Gerlicz" w:date="2021-06-18T16:41:00Z" w:initials="AG">
    <w:p w14:paraId="1DA4DC97" w14:textId="72534FF1" w:rsidR="0008098C" w:rsidRDefault="0008098C">
      <w:pPr>
        <w:pStyle w:val="CommentText"/>
      </w:pPr>
      <w:r>
        <w:rPr>
          <w:rStyle w:val="CommentReference"/>
        </w:rPr>
        <w:annotationRef/>
      </w:r>
      <w:r>
        <w:t xml:space="preserve">There seem to be two arguments that get a bit tied up here. The first was that increasing standardization takes the focus away from principles (and </w:t>
      </w:r>
      <w:r w:rsidR="002C3D8E">
        <w:t xml:space="preserve">might </w:t>
      </w:r>
      <w:r>
        <w:t>limit the autonomy and practice of creativity by the farmer). The second is that standards have also become looser</w:t>
      </w:r>
      <w:r w:rsidR="002C3D8E">
        <w:t>/lax</w:t>
      </w:r>
      <w:r>
        <w:t xml:space="preserve"> to </w:t>
      </w:r>
      <w:r w:rsidR="002C3D8E">
        <w:t>classify</w:t>
      </w:r>
      <w:r>
        <w:t xml:space="preserve"> more producers (and acres) as “sustainable”. Both are true (and part of how sustainability be</w:t>
      </w:r>
      <w:r w:rsidR="002C3D8E">
        <w:t>comes</w:t>
      </w:r>
      <w:r>
        <w:t xml:space="preserve"> so co-optable) but I think it’s good to make sure you’re explicit about how that dynamic unfolds for the reader so they don’t read it as a contradiction. </w:t>
      </w:r>
    </w:p>
  </w:comment>
  <w:comment w:id="41" w:author="Andrew Gerlicz" w:date="2021-06-18T16:49:00Z" w:initials="AG">
    <w:p w14:paraId="46F8FEBB" w14:textId="3CFAD952" w:rsidR="0008098C" w:rsidRDefault="0008098C">
      <w:pPr>
        <w:pStyle w:val="CommentText"/>
      </w:pPr>
      <w:r>
        <w:rPr>
          <w:rStyle w:val="CommentReference"/>
        </w:rPr>
        <w:annotationRef/>
      </w:r>
      <w:r>
        <w:t>How agroecological concepts are difficult to incorporate into certification</w:t>
      </w:r>
      <w:r w:rsidR="002C3D8E">
        <w:t xml:space="preserve"> – I would reference the other concepts that are difficult to incorporate into certification and cite authors.</w:t>
      </w:r>
    </w:p>
  </w:comment>
  <w:comment w:id="45" w:author="Andrew Gerlicz" w:date="2021-06-18T16:50:00Z" w:initials="AG">
    <w:p w14:paraId="15F15310" w14:textId="627E9E3A" w:rsidR="0008098C" w:rsidRDefault="0008098C">
      <w:pPr>
        <w:pStyle w:val="CommentText"/>
      </w:pPr>
      <w:r>
        <w:rPr>
          <w:rStyle w:val="CommentReference"/>
        </w:rPr>
        <w:annotationRef/>
      </w:r>
      <w:r>
        <w:t xml:space="preserve">These statements are a bit vague - I think you could replace them with more concrete examples and </w:t>
      </w:r>
      <w:r w:rsidR="002B7066">
        <w:t xml:space="preserve">maybe </w:t>
      </w:r>
      <w:r>
        <w:t>save space.</w:t>
      </w:r>
    </w:p>
  </w:comment>
  <w:comment w:id="60" w:author="Andrew Gerlicz" w:date="2021-06-18T16:59:00Z" w:initials="AG">
    <w:p w14:paraId="24A24741" w14:textId="370FF193" w:rsidR="0008098C" w:rsidRDefault="0008098C">
      <w:pPr>
        <w:pStyle w:val="CommentText"/>
      </w:pPr>
      <w:r>
        <w:rPr>
          <w:rStyle w:val="CommentReference"/>
        </w:rPr>
        <w:annotationRef/>
      </w:r>
      <w:r>
        <w:t>In this case, less stringency is seen as positive for farmers</w:t>
      </w:r>
    </w:p>
  </w:comment>
  <w:comment w:id="61" w:author="Andrew Gerlicz" w:date="2021-06-18T17:00:00Z" w:initials="AG">
    <w:p w14:paraId="79B3658C" w14:textId="26A6EA2A" w:rsidR="0008098C" w:rsidRDefault="0008098C">
      <w:pPr>
        <w:pStyle w:val="CommentText"/>
      </w:pPr>
      <w:r>
        <w:rPr>
          <w:rStyle w:val="CommentReference"/>
        </w:rPr>
        <w:annotationRef/>
      </w:r>
      <w:r>
        <w:t>and smaller price premiums. I wonder how it comes out in the wash, from a cost-benefit perspective.</w:t>
      </w:r>
    </w:p>
  </w:comment>
  <w:comment w:id="73" w:author="Andrew Gerlicz" w:date="2021-06-18T17:07:00Z" w:initials="AG">
    <w:p w14:paraId="69437E44" w14:textId="69133AE4" w:rsidR="0008098C" w:rsidRDefault="0008098C">
      <w:pPr>
        <w:pStyle w:val="CommentText"/>
      </w:pPr>
      <w:r>
        <w:rPr>
          <w:rStyle w:val="CommentReference"/>
        </w:rPr>
        <w:annotationRef/>
      </w:r>
      <w:r>
        <w:t>Is this resistance to herbicide</w:t>
      </w:r>
      <w:r w:rsidR="002B7066">
        <w:t>s</w:t>
      </w:r>
      <w:r>
        <w:t>/pesticides, or resistance to various pest management strategies in general?</w:t>
      </w:r>
    </w:p>
  </w:comment>
  <w:comment w:id="76" w:author="Andrew Gerlicz" w:date="2021-06-18T17:17:00Z" w:initials="AG">
    <w:p w14:paraId="25CCF8B5" w14:textId="26AD70DB" w:rsidR="0008098C" w:rsidRDefault="0008098C">
      <w:pPr>
        <w:pStyle w:val="CommentText"/>
      </w:pPr>
      <w:r>
        <w:rPr>
          <w:rStyle w:val="CommentReference"/>
        </w:rPr>
        <w:annotationRef/>
      </w:r>
      <w:r>
        <w:t>It looks like you’re doing a form of content analysis</w:t>
      </w:r>
      <w:r w:rsidR="002B7066">
        <w:t xml:space="preserve"> (counting coded criteria)</w:t>
      </w:r>
      <w:r>
        <w:t xml:space="preserve">, so that could probably </w:t>
      </w:r>
      <w:r w:rsidR="002B7066">
        <w:t xml:space="preserve">be </w:t>
      </w:r>
      <w:r>
        <w:t xml:space="preserve">mentioned </w:t>
      </w:r>
      <w:r w:rsidR="002B7066">
        <w:t>explicitly in your Methods.</w:t>
      </w:r>
      <w:r>
        <w:t xml:space="preserve"> And that you’re comparing program</w:t>
      </w:r>
      <w:r w:rsidR="002B7066">
        <w:t>s</w:t>
      </w:r>
      <w:r>
        <w:t xml:space="preserve"> by counting the number of mutually-exclusive criteria in each category.</w:t>
      </w:r>
    </w:p>
  </w:comment>
  <w:comment w:id="77" w:author="Andrew Gerlicz" w:date="2021-06-18T17:08:00Z" w:initials="AG">
    <w:p w14:paraId="00471C3E" w14:textId="2F01E4EC" w:rsidR="0008098C" w:rsidRDefault="0008098C">
      <w:pPr>
        <w:pStyle w:val="CommentText"/>
      </w:pPr>
      <w:r>
        <w:rPr>
          <w:rStyle w:val="CommentReference"/>
        </w:rPr>
        <w:annotationRef/>
      </w:r>
      <w:r>
        <w:t>Can values/percentages be added to the graph?</w:t>
      </w:r>
    </w:p>
  </w:comment>
  <w:comment w:id="78" w:author="benjamin dube" w:date="2021-05-17T11:31:00Z" w:initials="bd">
    <w:p w14:paraId="6C21175D" w14:textId="77777777" w:rsidR="0008098C" w:rsidRDefault="0008098C">
      <w:pPr>
        <w:pStyle w:val="CommentText"/>
      </w:pPr>
      <w:r>
        <w:rPr>
          <w:rStyle w:val="CommentReference"/>
        </w:rPr>
        <w:annotationRef/>
      </w:r>
      <w:r>
        <w:rPr>
          <w:lang w:val="en-CA"/>
        </w:rPr>
        <w:t xml:space="preserve">What else is interesting about the sample characteristics? </w:t>
      </w:r>
    </w:p>
    <w:p w14:paraId="4C8A4D89" w14:textId="77777777" w:rsidR="0008098C" w:rsidRDefault="0008098C" w:rsidP="00D4034F">
      <w:pPr>
        <w:pStyle w:val="CommentText"/>
      </w:pPr>
      <w:r>
        <w:rPr>
          <w:lang w:val="en-CA"/>
        </w:rPr>
        <w:t>Source of the program?</w:t>
      </w:r>
    </w:p>
  </w:comment>
  <w:comment w:id="81" w:author="Andrew Gerlicz" w:date="2021-06-18T17:12:00Z" w:initials="AG">
    <w:p w14:paraId="6A45EF7F" w14:textId="77777777" w:rsidR="0008098C" w:rsidRDefault="0008098C">
      <w:pPr>
        <w:pStyle w:val="CommentText"/>
      </w:pPr>
      <w:r>
        <w:rPr>
          <w:rStyle w:val="CommentReference"/>
        </w:rPr>
        <w:annotationRef/>
      </w:r>
      <w:r>
        <w:t>I think this is as important as the above. Maybe also the year in which the certification was established and market size (either production or consumer side, but probably don’t have access to this for all)</w:t>
      </w:r>
    </w:p>
    <w:p w14:paraId="188DBE32" w14:textId="77777777" w:rsidR="0008098C" w:rsidRDefault="0008098C">
      <w:pPr>
        <w:pStyle w:val="CommentText"/>
      </w:pPr>
    </w:p>
    <w:p w14:paraId="78F92541" w14:textId="3529C256" w:rsidR="0008098C" w:rsidRDefault="0008098C">
      <w:pPr>
        <w:pStyle w:val="CommentText"/>
      </w:pPr>
      <w:r>
        <w:t>Could you have a table showing the proportional breakdown by these categories?</w:t>
      </w:r>
    </w:p>
  </w:comment>
  <w:comment w:id="83" w:author="Andrew Gerlicz" w:date="2021-06-18T17:15:00Z" w:initials="AG">
    <w:p w14:paraId="1E111E35" w14:textId="72D04412" w:rsidR="0008098C" w:rsidRDefault="0008098C">
      <w:pPr>
        <w:pStyle w:val="CommentText"/>
      </w:pPr>
      <w:r>
        <w:rPr>
          <w:rStyle w:val="CommentReference"/>
        </w:rPr>
        <w:annotationRef/>
      </w:r>
      <w:r>
        <w:t>Is constant improvement sufficient here, or do they need to reach a certain threshold after a certain time period?</w:t>
      </w:r>
    </w:p>
  </w:comment>
  <w:comment w:id="84" w:author="Andrew Gerlicz" w:date="2021-06-18T17:31:00Z" w:initials="AG">
    <w:p w14:paraId="232BE3A0" w14:textId="32E72CDC" w:rsidR="0008098C" w:rsidRDefault="0008098C">
      <w:pPr>
        <w:pStyle w:val="CommentText"/>
      </w:pPr>
      <w:r>
        <w:rPr>
          <w:rStyle w:val="CommentReference"/>
        </w:rPr>
        <w:annotationRef/>
      </w:r>
      <w:r>
        <w:t>This is a distinct categorization from the 8 principles, so I think it needs to be mentioned in the Methods – that you created a categorization the emerged from a thematic analysis of the programs. Those categorizations can be introduced (the full list), and then proceed to the content analysis (counting) based on this categorization.</w:t>
      </w:r>
    </w:p>
  </w:comment>
  <w:comment w:id="86" w:author="Andrew Gerlicz" w:date="2021-06-18T17:22:00Z" w:initials="AG">
    <w:p w14:paraId="0BF6D0E1" w14:textId="5C463E5E" w:rsidR="0008098C" w:rsidRDefault="0008098C">
      <w:pPr>
        <w:pStyle w:val="CommentText"/>
      </w:pPr>
      <w:r>
        <w:rPr>
          <w:rStyle w:val="CommentReference"/>
        </w:rPr>
        <w:annotationRef/>
      </w:r>
      <w:r>
        <w:t>Not being familiar with this model, could you specify whether this is about toxicity to workers. I suppose a different interpretation would be contamination of water sources or even other biota in agroecosystem.</w:t>
      </w:r>
    </w:p>
  </w:comment>
  <w:comment w:id="89" w:author="Andrew Gerlicz" w:date="2021-06-18T17:25:00Z" w:initials="AG">
    <w:p w14:paraId="1478BB52" w14:textId="77777777" w:rsidR="0008098C" w:rsidRDefault="0008098C">
      <w:pPr>
        <w:pStyle w:val="CommentText"/>
      </w:pPr>
      <w:r>
        <w:rPr>
          <w:rStyle w:val="CommentReference"/>
        </w:rPr>
        <w:annotationRef/>
      </w:r>
      <w:r>
        <w:t>Maybe include average number of criteria by group (and even breakdown by criteria category) to demonstrate this point?</w:t>
      </w:r>
    </w:p>
    <w:p w14:paraId="636494EF" w14:textId="77777777" w:rsidR="0008098C" w:rsidRDefault="0008098C">
      <w:pPr>
        <w:pStyle w:val="CommentText"/>
      </w:pPr>
    </w:p>
    <w:p w14:paraId="7CF617AD" w14:textId="365B2572" w:rsidR="0008098C" w:rsidRDefault="0008098C">
      <w:pPr>
        <w:pStyle w:val="CommentText"/>
      </w:pPr>
      <w:r>
        <w:t>I’m also curious if there are important sub-categories within this categorization that deserve mentioning/listing.</w:t>
      </w:r>
    </w:p>
  </w:comment>
  <w:comment w:id="90" w:author="Andrew Gerlicz" w:date="2021-06-18T17:36:00Z" w:initials="AG">
    <w:p w14:paraId="2C86CD0A" w14:textId="77777777" w:rsidR="0008098C" w:rsidRDefault="0008098C">
      <w:pPr>
        <w:pStyle w:val="CommentText"/>
      </w:pPr>
      <w:r>
        <w:rPr>
          <w:rStyle w:val="CommentReference"/>
        </w:rPr>
        <w:annotationRef/>
      </w:r>
      <w:r>
        <w:t>Important finding/conclusion since it seems to carry substantive implications.</w:t>
      </w:r>
    </w:p>
    <w:p w14:paraId="7AFB28D2" w14:textId="77777777" w:rsidR="0008098C" w:rsidRDefault="0008098C">
      <w:pPr>
        <w:pStyle w:val="CommentText"/>
      </w:pPr>
    </w:p>
    <w:p w14:paraId="61B85FA7" w14:textId="76ACD43C" w:rsidR="0008098C" w:rsidRDefault="0008098C">
      <w:pPr>
        <w:pStyle w:val="CommentText"/>
      </w:pPr>
      <w:r>
        <w:t>How does this characteristic link with sustainability?</w:t>
      </w:r>
    </w:p>
  </w:comment>
  <w:comment w:id="91" w:author="Andrew Gerlicz" w:date="2021-06-19T07:33:00Z" w:initials="AG">
    <w:p w14:paraId="1DC12E58" w14:textId="10532774" w:rsidR="0008098C" w:rsidRDefault="0008098C">
      <w:pPr>
        <w:pStyle w:val="CommentText"/>
      </w:pPr>
      <w:r>
        <w:rPr>
          <w:rStyle w:val="CommentReference"/>
        </w:rPr>
        <w:annotationRef/>
      </w:r>
      <w:r>
        <w:t>Is this the same as agroecosystems or agroecological zones?</w:t>
      </w:r>
    </w:p>
  </w:comment>
  <w:comment w:id="92" w:author="Andrew Gerlicz" w:date="2021-06-19T07:35:00Z" w:initials="AG">
    <w:p w14:paraId="611D38E6" w14:textId="5B93B605" w:rsidR="0008098C" w:rsidRDefault="0008098C">
      <w:pPr>
        <w:pStyle w:val="CommentText"/>
      </w:pPr>
      <w:r>
        <w:rPr>
          <w:rStyle w:val="CommentReference"/>
        </w:rPr>
        <w:annotationRef/>
      </w:r>
      <w:r>
        <w:t>Good point. I was wondering if you were going to mention landscape-scale pest management strategies also. These certifications seem to focus on the actions of producers within the boundaries of their land, but pest community dynamics (growth/colonization) respond to factors outside of  (incl. resistance and loss of natural enemies to landscape change/pesticide drift). I think it bears mentioning either in your scope in the Intro, or in your Methods.</w:t>
      </w:r>
    </w:p>
  </w:comment>
  <w:comment w:id="93" w:author="Andrew Gerlicz" w:date="2021-06-19T07:44:00Z" w:initials="AG">
    <w:p w14:paraId="64CE423A" w14:textId="308793B0" w:rsidR="0008098C" w:rsidRDefault="0008098C">
      <w:pPr>
        <w:pStyle w:val="CommentText"/>
      </w:pPr>
      <w:r>
        <w:rPr>
          <w:rStyle w:val="CommentReference"/>
        </w:rPr>
        <w:annotationRef/>
      </w:r>
      <w:r>
        <w:t>I think this point might need to be drawn out a bit more: how might farmers use certifications in practice to coerce their neighbors.</w:t>
      </w:r>
    </w:p>
  </w:comment>
  <w:comment w:id="96" w:author="Andrew Gerlicz" w:date="2021-06-19T07:51:00Z" w:initials="AG">
    <w:p w14:paraId="49451BC4" w14:textId="24B733BF" w:rsidR="0008098C" w:rsidRDefault="0008098C">
      <w:pPr>
        <w:pStyle w:val="CommentText"/>
      </w:pPr>
      <w:r>
        <w:rPr>
          <w:rStyle w:val="CommentReference"/>
        </w:rPr>
        <w:annotationRef/>
      </w:r>
      <w:r>
        <w:t>this means “not prohibited in other countries”?</w:t>
      </w:r>
    </w:p>
  </w:comment>
  <w:comment w:id="97" w:author="Andrew Gerlicz" w:date="2021-06-19T07:52:00Z" w:initials="AG">
    <w:p w14:paraId="2348DFDC" w14:textId="13E6BBFA" w:rsidR="0008098C" w:rsidRDefault="0008098C">
      <w:pPr>
        <w:pStyle w:val="CommentText"/>
      </w:pPr>
      <w:r>
        <w:rPr>
          <w:rStyle w:val="CommentReference"/>
        </w:rPr>
        <w:annotationRef/>
      </w:r>
      <w:r>
        <w:t xml:space="preserve">Interesting finding. </w:t>
      </w:r>
    </w:p>
  </w:comment>
  <w:comment w:id="98" w:author="Andrew Gerlicz" w:date="2021-06-19T07:53:00Z" w:initials="AG">
    <w:p w14:paraId="15C61434" w14:textId="0C54FA97" w:rsidR="0008098C" w:rsidRDefault="0008098C">
      <w:pPr>
        <w:pStyle w:val="CommentText"/>
      </w:pPr>
      <w:r>
        <w:rPr>
          <w:rStyle w:val="CommentReference"/>
        </w:rPr>
        <w:annotationRef/>
      </w:r>
      <w:r>
        <w:t>Is this the same as generally lax governmental pesticide use policies?</w:t>
      </w:r>
    </w:p>
  </w:comment>
  <w:comment w:id="100" w:author="Andrew Gerlicz" w:date="2021-06-19T08:01:00Z" w:initials="AG">
    <w:p w14:paraId="38C0E756" w14:textId="152408E7" w:rsidR="0008098C" w:rsidRDefault="0008098C">
      <w:pPr>
        <w:pStyle w:val="CommentText"/>
      </w:pPr>
      <w:r>
        <w:rPr>
          <w:rStyle w:val="CommentReference"/>
        </w:rPr>
        <w:annotationRef/>
      </w:r>
      <w:r>
        <w:t>Since you mention the collective-action aspects of pest management in these later sections, I think it deserves mention in your Intro and Methods.</w:t>
      </w:r>
    </w:p>
  </w:comment>
  <w:comment w:id="106" w:author="Andrew Gerlicz" w:date="2021-06-19T08:09:00Z" w:initials="AG">
    <w:p w14:paraId="2D6A7899" w14:textId="67AC0EEA" w:rsidR="0008098C" w:rsidRDefault="0008098C">
      <w:pPr>
        <w:pStyle w:val="CommentText"/>
      </w:pPr>
      <w:r>
        <w:rPr>
          <w:rStyle w:val="CommentReference"/>
        </w:rPr>
        <w:annotationRef/>
      </w:r>
      <w:r>
        <w:t>Overlap in what sense?</w:t>
      </w:r>
    </w:p>
  </w:comment>
  <w:comment w:id="108" w:author="Andrew Gerlicz" w:date="2021-06-19T08:13:00Z" w:initials="AG">
    <w:p w14:paraId="3EF941D6" w14:textId="2DD313F1" w:rsidR="0008098C" w:rsidRDefault="0008098C">
      <w:pPr>
        <w:pStyle w:val="CommentText"/>
      </w:pPr>
      <w:r>
        <w:rPr>
          <w:rStyle w:val="CommentReference"/>
        </w:rPr>
        <w:annotationRef/>
      </w:r>
      <w:r>
        <w:t xml:space="preserve">“enforced in a general manner” could be </w:t>
      </w:r>
      <w:r w:rsidR="00D85481">
        <w:t xml:space="preserve">made </w:t>
      </w:r>
      <w:r>
        <w:t>a bit more concrete</w:t>
      </w:r>
    </w:p>
  </w:comment>
  <w:comment w:id="109" w:author="Andrew Gerlicz" w:date="2021-06-19T08:18:00Z" w:initials="AG">
    <w:p w14:paraId="326D4335" w14:textId="788529A3" w:rsidR="0008098C" w:rsidRDefault="0008098C">
      <w:pPr>
        <w:pStyle w:val="CommentText"/>
      </w:pPr>
      <w:r>
        <w:rPr>
          <w:rStyle w:val="CommentReference"/>
        </w:rPr>
        <w:annotationRef/>
      </w:r>
      <w:r>
        <w:t xml:space="preserve">This is another important point. We just got back from a workshop where coffee farmers mentioned that one reason for abandoning corn/milpa (for household consumption/food sovereignty) was fear of losing organic certification for their coffee, since farmers </w:t>
      </w:r>
      <w:r w:rsidR="002B7066">
        <w:t>typically use</w:t>
      </w:r>
      <w:r>
        <w:t xml:space="preserve"> some chemicals in corn production. A perverse effect is their reliance on industrial produced corn for tortillas</w:t>
      </w:r>
      <w:r w:rsidR="002B7066">
        <w:t xml:space="preserve"> (</w:t>
      </w:r>
      <w:r>
        <w:t>although there are organic alternatives for milpa production that might have some pull with farmer</w:t>
      </w:r>
      <w:r w:rsidR="002B7066">
        <w:t>s).</w:t>
      </w:r>
    </w:p>
  </w:comment>
  <w:comment w:id="111" w:author="Andrew Gerlicz" w:date="2021-06-19T08:24:00Z" w:initials="AG">
    <w:p w14:paraId="35BA6913" w14:textId="74602C86" w:rsidR="0008098C" w:rsidRDefault="0008098C">
      <w:pPr>
        <w:pStyle w:val="CommentText"/>
      </w:pPr>
      <w:r>
        <w:rPr>
          <w:rStyle w:val="CommentReference"/>
        </w:rPr>
        <w:annotationRef/>
      </w:r>
      <w:r>
        <w:t>…in terms of the types and comprehensiveness of criteria used and the stringency with which farmers must follow them</w:t>
      </w:r>
    </w:p>
  </w:comment>
  <w:comment w:id="114" w:author="Andrew Gerlicz" w:date="2021-06-19T08:29:00Z" w:initials="AG">
    <w:p w14:paraId="780EA55D" w14:textId="21344E10" w:rsidR="0008098C" w:rsidRDefault="0008098C">
      <w:pPr>
        <w:pStyle w:val="CommentText"/>
      </w:pPr>
      <w:r>
        <w:rPr>
          <w:rStyle w:val="CommentReference"/>
        </w:rPr>
        <w:annotationRef/>
      </w:r>
      <w:r>
        <w:t>I read your results as a tendency for certifications to do this</w:t>
      </w:r>
      <w:r w:rsidR="002B7066">
        <w:t xml:space="preserve">, but </w:t>
      </w:r>
      <w:r>
        <w:t>wonder if the actual functioning</w:t>
      </w:r>
      <w:r w:rsidR="002B7066">
        <w:t>/performance</w:t>
      </w:r>
      <w:r>
        <w:t xml:space="preserve"> of such certifications (as such) is a different question, although maybe you want to infer that these patterns imply their own function.</w:t>
      </w:r>
      <w:r w:rsidR="002B7066">
        <w:t xml:space="preserve"> </w:t>
      </w:r>
    </w:p>
  </w:comment>
  <w:comment w:id="150" w:author="Andrew Gerlicz" w:date="2021-06-19T10:48:00Z" w:initials="AG">
    <w:p w14:paraId="7BBBEF3E" w14:textId="1F375ABD" w:rsidR="0008098C" w:rsidRDefault="0008098C">
      <w:pPr>
        <w:pStyle w:val="CommentText"/>
      </w:pPr>
      <w:r>
        <w:rPr>
          <w:rStyle w:val="CommentReference"/>
        </w:rPr>
        <w:annotationRef/>
      </w:r>
      <w:r>
        <w:t>The answer to this is mainly descriptive, although you arrive at certain themes through qualitative analysis/axial coding</w:t>
      </w:r>
    </w:p>
  </w:comment>
  <w:comment w:id="172" w:author="Andrew Gerlicz" w:date="2021-06-19T10:58:00Z" w:initials="AG">
    <w:p w14:paraId="2AE2C0D9" w14:textId="238569E6" w:rsidR="0008098C" w:rsidRDefault="0008098C">
      <w:pPr>
        <w:pStyle w:val="CommentText"/>
      </w:pPr>
      <w:r>
        <w:rPr>
          <w:rStyle w:val="CommentReference"/>
        </w:rPr>
        <w:annotationRef/>
      </w:r>
      <w:r>
        <w:t>In other words, how finely standardized the criteria are: “must use x type of trap” versus “make use of traps where applicable”. This is the attribute most likely to run into trouble across different agroecological contexts.</w:t>
      </w:r>
    </w:p>
  </w:comment>
  <w:comment w:id="181" w:author="Andrew Gerlicz" w:date="2021-06-19T10:59:00Z" w:initials="AG">
    <w:p w14:paraId="3F22233E" w14:textId="1BA706AE" w:rsidR="0008098C" w:rsidRDefault="0008098C">
      <w:pPr>
        <w:pStyle w:val="CommentText"/>
      </w:pPr>
      <w:r>
        <w:rPr>
          <w:rStyle w:val="CommentReference"/>
        </w:rPr>
        <w:annotationRef/>
      </w:r>
      <w:r>
        <w:t>This might be the criteria most likely to run into issues crossing social contexts, besides constraining farmer creativity.</w:t>
      </w:r>
    </w:p>
  </w:comment>
  <w:comment w:id="190" w:author="Andrew Gerlicz" w:date="2021-06-19T10:56:00Z" w:initials="AG">
    <w:p w14:paraId="04BDC1E4" w14:textId="26ACAEC3" w:rsidR="002B7066" w:rsidRDefault="0008098C">
      <w:pPr>
        <w:pStyle w:val="CommentText"/>
      </w:pPr>
      <w:r>
        <w:rPr>
          <w:rStyle w:val="CommentReference"/>
        </w:rPr>
        <w:annotationRef/>
      </w:r>
      <w:r w:rsidR="002B7066">
        <w:t>This can be descriptive, but also can be analyzed by crossing with the patterns observed in your content analysis above.</w:t>
      </w:r>
    </w:p>
    <w:p w14:paraId="405E8791" w14:textId="77777777" w:rsidR="002B7066" w:rsidRDefault="002B7066">
      <w:pPr>
        <w:pStyle w:val="CommentText"/>
      </w:pPr>
    </w:p>
    <w:p w14:paraId="6F06B1A3" w14:textId="7739F48D" w:rsidR="0008098C" w:rsidRDefault="0008098C">
      <w:pPr>
        <w:pStyle w:val="CommentText"/>
      </w:pPr>
      <w:r>
        <w:t>In th</w:t>
      </w:r>
      <w:r w:rsidR="002B7066">
        <w:t>e</w:t>
      </w:r>
      <w:r>
        <w:t xml:space="preserve"> case</w:t>
      </w:r>
      <w:r w:rsidR="002B7066">
        <w:t xml:space="preserve"> of the latter</w:t>
      </w:r>
      <w:r>
        <w:t>, I’m not sure your sample lets you speak to the inevitability of these factors leading to these patterns (from a statistical perspective), but your piece goes further than others in developing some hypotheses (and a solid framework to work with).</w:t>
      </w:r>
    </w:p>
  </w:comment>
  <w:comment w:id="230" w:author="Andrew Gerlicz" w:date="2021-06-19T10:55:00Z" w:initials="AG">
    <w:p w14:paraId="5AE36C2C" w14:textId="556C0510" w:rsidR="0008098C" w:rsidRDefault="0008098C">
      <w:pPr>
        <w:pStyle w:val="CommentText"/>
      </w:pPr>
      <w:r>
        <w:rPr>
          <w:rStyle w:val="CommentReference"/>
        </w:rPr>
        <w:annotationRef/>
      </w:r>
      <w:r>
        <w:t>I think you’re trying for this ultimately since your point about regional, one-crop certifications potentially being able to balance these trade-offs well is cogent.</w:t>
      </w:r>
      <w:r w:rsidR="002B7066">
        <w:t xml:space="preserve"> They’re not necessarily mutually exclusive, so analyzing them fully (as you’ve begun to do above) makes for a strong pie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6693C6" w15:done="0"/>
  <w15:commentEx w15:paraId="46749E10" w15:done="0"/>
  <w15:commentEx w15:paraId="5B6F0AFF" w15:done="0"/>
  <w15:commentEx w15:paraId="3630D07F" w15:done="0"/>
  <w15:commentEx w15:paraId="143FD747" w15:done="0"/>
  <w15:commentEx w15:paraId="570E22BF" w15:done="0"/>
  <w15:commentEx w15:paraId="1677557A" w15:done="0"/>
  <w15:commentEx w15:paraId="1050DF4B" w15:done="0"/>
  <w15:commentEx w15:paraId="3701BF46" w15:done="0"/>
  <w15:commentEx w15:paraId="6493A505" w15:done="0"/>
  <w15:commentEx w15:paraId="2D8F4D07" w15:done="0"/>
  <w15:commentEx w15:paraId="208C7DCD" w15:done="0"/>
  <w15:commentEx w15:paraId="03EE50D6" w15:done="0"/>
  <w15:commentEx w15:paraId="1DA4DC97" w15:done="0"/>
  <w15:commentEx w15:paraId="46F8FEBB" w15:done="0"/>
  <w15:commentEx w15:paraId="15F15310" w15:done="0"/>
  <w15:commentEx w15:paraId="24A24741" w15:done="0"/>
  <w15:commentEx w15:paraId="79B3658C" w15:done="0"/>
  <w15:commentEx w15:paraId="69437E44" w15:done="0"/>
  <w15:commentEx w15:paraId="25CCF8B5" w15:done="0"/>
  <w15:commentEx w15:paraId="00471C3E" w15:done="0"/>
  <w15:commentEx w15:paraId="4C8A4D89" w15:done="0"/>
  <w15:commentEx w15:paraId="78F92541" w15:done="0"/>
  <w15:commentEx w15:paraId="1E111E35" w15:done="0"/>
  <w15:commentEx w15:paraId="232BE3A0" w15:done="0"/>
  <w15:commentEx w15:paraId="0BF6D0E1" w15:done="0"/>
  <w15:commentEx w15:paraId="7CF617AD" w15:done="0"/>
  <w15:commentEx w15:paraId="61B85FA7" w15:done="0"/>
  <w15:commentEx w15:paraId="1DC12E58" w15:done="0"/>
  <w15:commentEx w15:paraId="611D38E6" w15:done="0"/>
  <w15:commentEx w15:paraId="64CE423A" w15:done="0"/>
  <w15:commentEx w15:paraId="49451BC4" w15:done="0"/>
  <w15:commentEx w15:paraId="2348DFDC" w15:done="0"/>
  <w15:commentEx w15:paraId="15C61434" w15:done="0"/>
  <w15:commentEx w15:paraId="38C0E756" w15:done="0"/>
  <w15:commentEx w15:paraId="2D6A7899" w15:done="0"/>
  <w15:commentEx w15:paraId="3EF941D6" w15:done="0"/>
  <w15:commentEx w15:paraId="326D4335" w15:done="0"/>
  <w15:commentEx w15:paraId="35BA6913" w15:done="0"/>
  <w15:commentEx w15:paraId="780EA55D" w15:done="0"/>
  <w15:commentEx w15:paraId="7BBBEF3E" w15:done="0"/>
  <w15:commentEx w15:paraId="2AE2C0D9" w15:done="0"/>
  <w15:commentEx w15:paraId="3F22233E" w15:done="0"/>
  <w15:commentEx w15:paraId="6F06B1A3" w15:done="0"/>
  <w15:commentEx w15:paraId="5AE36C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CD28C" w16cex:dateUtc="2021-05-17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6693C6" w16cid:durableId="24774091"/>
  <w16cid:commentId w16cid:paraId="46749E10" w16cid:durableId="24774102"/>
  <w16cid:commentId w16cid:paraId="5B6F0AFF" w16cid:durableId="24774179"/>
  <w16cid:commentId w16cid:paraId="3630D07F" w16cid:durableId="24774262"/>
  <w16cid:commentId w16cid:paraId="143FD747" w16cid:durableId="247743E1"/>
  <w16cid:commentId w16cid:paraId="570E22BF" w16cid:durableId="2477431F"/>
  <w16cid:commentId w16cid:paraId="1677557A" w16cid:durableId="2477450C"/>
  <w16cid:commentId w16cid:paraId="1050DF4B" w16cid:durableId="24774668"/>
  <w16cid:commentId w16cid:paraId="3701BF46" w16cid:durableId="247746E4"/>
  <w16cid:commentId w16cid:paraId="6493A505" w16cid:durableId="247747EF"/>
  <w16cid:commentId w16cid:paraId="2D8F4D07" w16cid:durableId="2477496C"/>
  <w16cid:commentId w16cid:paraId="208C7DCD" w16cid:durableId="247749B4"/>
  <w16cid:commentId w16cid:paraId="03EE50D6" w16cid:durableId="24774A86"/>
  <w16cid:commentId w16cid:paraId="1DA4DC97" w16cid:durableId="24774B49"/>
  <w16cid:commentId w16cid:paraId="46F8FEBB" w16cid:durableId="24774D1A"/>
  <w16cid:commentId w16cid:paraId="15F15310" w16cid:durableId="24774D4D"/>
  <w16cid:commentId w16cid:paraId="24A24741" w16cid:durableId="24774F88"/>
  <w16cid:commentId w16cid:paraId="79B3658C" w16cid:durableId="24774FBE"/>
  <w16cid:commentId w16cid:paraId="69437E44" w16cid:durableId="2477516C"/>
  <w16cid:commentId w16cid:paraId="25CCF8B5" w16cid:durableId="247753BC"/>
  <w16cid:commentId w16cid:paraId="00471C3E" w16cid:durableId="247751A1"/>
  <w16cid:commentId w16cid:paraId="4C8A4D89" w16cid:durableId="244CD28C"/>
  <w16cid:commentId w16cid:paraId="78F92541" w16cid:durableId="24775280"/>
  <w16cid:commentId w16cid:paraId="1E111E35" w16cid:durableId="24775329"/>
  <w16cid:commentId w16cid:paraId="232BE3A0" w16cid:durableId="247756F6"/>
  <w16cid:commentId w16cid:paraId="0BF6D0E1" w16cid:durableId="247754CA"/>
  <w16cid:commentId w16cid:paraId="7CF617AD" w16cid:durableId="2477559F"/>
  <w16cid:commentId w16cid:paraId="61B85FA7" w16cid:durableId="24775834"/>
  <w16cid:commentId w16cid:paraId="1DC12E58" w16cid:durableId="24781C5A"/>
  <w16cid:commentId w16cid:paraId="611D38E6" w16cid:durableId="24781CBD"/>
  <w16cid:commentId w16cid:paraId="64CE423A" w16cid:durableId="24781EDF"/>
  <w16cid:commentId w16cid:paraId="49451BC4" w16cid:durableId="24782088"/>
  <w16cid:commentId w16cid:paraId="2348DFDC" w16cid:durableId="247820A4"/>
  <w16cid:commentId w16cid:paraId="15C61434" w16cid:durableId="247820DE"/>
  <w16cid:commentId w16cid:paraId="38C0E756" w16cid:durableId="247822D0"/>
  <w16cid:commentId w16cid:paraId="2D6A7899" w16cid:durableId="2478249D"/>
  <w16cid:commentId w16cid:paraId="3EF941D6" w16cid:durableId="247825C3"/>
  <w16cid:commentId w16cid:paraId="326D4335" w16cid:durableId="247826EB"/>
  <w16cid:commentId w16cid:paraId="35BA6913" w16cid:durableId="24782843"/>
  <w16cid:commentId w16cid:paraId="780EA55D" w16cid:durableId="24782952"/>
  <w16cid:commentId w16cid:paraId="7BBBEF3E" w16cid:durableId="24784A12"/>
  <w16cid:commentId w16cid:paraId="2AE2C0D9" w16cid:durableId="24784C5F"/>
  <w16cid:commentId w16cid:paraId="3F22233E" w16cid:durableId="24784C92"/>
  <w16cid:commentId w16cid:paraId="6F06B1A3" w16cid:durableId="24784BD8"/>
  <w16cid:commentId w16cid:paraId="5AE36C2C" w16cid:durableId="24784B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05A17" w14:textId="77777777" w:rsidR="00592C81" w:rsidRDefault="00592C81" w:rsidP="00C14BE9">
      <w:pPr>
        <w:spacing w:after="0" w:line="240" w:lineRule="auto"/>
      </w:pPr>
      <w:r>
        <w:separator/>
      </w:r>
    </w:p>
  </w:endnote>
  <w:endnote w:type="continuationSeparator" w:id="0">
    <w:p w14:paraId="37E3A138" w14:textId="77777777" w:rsidR="00592C81" w:rsidRDefault="00592C81" w:rsidP="00C14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5F306" w14:textId="77777777" w:rsidR="00592C81" w:rsidRDefault="00592C81" w:rsidP="00C14BE9">
      <w:pPr>
        <w:spacing w:after="0" w:line="240" w:lineRule="auto"/>
      </w:pPr>
      <w:r>
        <w:separator/>
      </w:r>
    </w:p>
  </w:footnote>
  <w:footnote w:type="continuationSeparator" w:id="0">
    <w:p w14:paraId="0966B8F2" w14:textId="77777777" w:rsidR="00592C81" w:rsidRDefault="00592C81" w:rsidP="00C14BE9">
      <w:pPr>
        <w:spacing w:after="0" w:line="240" w:lineRule="auto"/>
      </w:pPr>
      <w:r>
        <w:continuationSeparator/>
      </w:r>
    </w:p>
  </w:footnote>
  <w:footnote w:id="1">
    <w:p w14:paraId="45A7525A" w14:textId="5C8386AA" w:rsidR="0008098C" w:rsidRPr="00C14BE9" w:rsidRDefault="0008098C">
      <w:pPr>
        <w:pStyle w:val="FootnoteText"/>
        <w:rPr>
          <w:lang w:val="en-CA"/>
        </w:rPr>
      </w:pPr>
      <w:r w:rsidRPr="00356A41">
        <w:rPr>
          <w:rStyle w:val="FootnoteReference"/>
        </w:rPr>
        <w:footnoteRef/>
      </w:r>
      <w:r>
        <w:t xml:space="preserve"> </w:t>
      </w:r>
      <w:r>
        <w:rPr>
          <w:lang w:val="en-CA"/>
        </w:rPr>
        <w:t xml:space="preserve">For instance, organic agriculture’s ban on herbicides may promote unsustainable levels of tillage in some farming systems </w:t>
      </w:r>
      <w:r>
        <w:rPr>
          <w:lang w:val="en-CA"/>
        </w:rPr>
        <w:fldChar w:fldCharType="begin"/>
      </w:r>
      <w:r>
        <w:rPr>
          <w:lang w:val="en-CA"/>
        </w:rPr>
        <w:instrText xml:space="preserve"> ADDIN ZOTERO_ITEM CSL_CITATION {"citationID":"TA7mDAKI","properties":{"formattedCitation":"(Carr, 2017)","plainCitation":"(Carr, 2017)","noteIndex":1},"citationItems":[{"id":6736,"uris":["http://zotero.org/users/local/nBPNHnE2/items/VIQMDBXG"],"uri":["http://zotero.org/users/local/nBPNHnE2/items/VIQMDBXG"],"itemData":{"id":6736,"type":"article-journal","container-title":"Agriculture","DOI":"10.3390/agriculture7030019","ISSN":"2077-0472","issue":"3","journalAbbreviation":"Agriculture","language":"en","page":"19","source":"DOI.org (Crossref)","title":"Guest Editorial: Conservation Tillage for Organic Farming","title-short":"Guest Editorial","volume":"7","author":[{"family":"Carr","given":"Patrick"}],"issued":{"date-parts":[["2017",3,7]]}}}],"schema":"https://github.com/citation-style-language/schema/raw/master/csl-citation.json"} </w:instrText>
      </w:r>
      <w:r>
        <w:rPr>
          <w:lang w:val="en-CA"/>
        </w:rPr>
        <w:fldChar w:fldCharType="separate"/>
      </w:r>
      <w:r w:rsidRPr="00C14BE9">
        <w:rPr>
          <w:rFonts w:ascii="Calibri" w:hAnsi="Calibri" w:cs="Calibri"/>
        </w:rPr>
        <w:t>(Carr, 2017)</w:t>
      </w:r>
      <w:r>
        <w:rPr>
          <w:lang w:val="en-CA"/>
        </w:rPr>
        <w:fldChar w:fldCharType="end"/>
      </w:r>
      <w:r>
        <w:rPr>
          <w:lang w:val="en-CA"/>
        </w:rPr>
        <w:t xml:space="preserve">, while bans on synthetic pesticides may not result in lower total environmental impact from pest control in all crops </w:t>
      </w:r>
      <w:r>
        <w:rPr>
          <w:lang w:val="en-CA"/>
        </w:rPr>
        <w:fldChar w:fldCharType="begin"/>
      </w:r>
      <w:r>
        <w:rPr>
          <w:lang w:val="en-CA"/>
        </w:rPr>
        <w:instrText xml:space="preserve"> ADDIN ZOTERO_ITEM CSL_CITATION {"citationID":"o1Rn5wJ4","properties":{"formattedCitation":"(Kovach et al., 1992)","plainCitation":"(Kovach et al., 1992)","noteIndex":1},"citationItems":[{"id":2424,"uris":["http://zotero.org/users/local/nBPNHnE2/items/HWNDNEXR"],"uri":["http://zotero.org/users/local/nBPNHnE2/items/HWNDNEXR"],"itemData":{"id":2424,"type":"article-journal","source":"Google Scholar","title":"A method to measure the environmental impact of pesticides","URL":"https://ecommons.cornell.edu/handle/1813/5203","author":[{"family":"Kovach","given":"Joseph"},{"family":"Petzoldt","given":"Country"},{"family":"Degni","given":"Janice"},{"family":"Tette","given":"James"}],"issued":{"date-parts":[["1992"]]}}}],"schema":"https://github.com/citation-style-language/schema/raw/master/csl-citation.json"} </w:instrText>
      </w:r>
      <w:r>
        <w:rPr>
          <w:lang w:val="en-CA"/>
        </w:rPr>
        <w:fldChar w:fldCharType="separate"/>
      </w:r>
      <w:r w:rsidRPr="00C14BE9">
        <w:rPr>
          <w:rFonts w:ascii="Calibri" w:hAnsi="Calibri" w:cs="Calibri"/>
        </w:rPr>
        <w:t>(Kovach et al., 1992)</w:t>
      </w:r>
      <w:r>
        <w:rPr>
          <w:lang w:val="en-CA"/>
        </w:rPr>
        <w:fldChar w:fldCharType="end"/>
      </w:r>
      <w:r>
        <w:rPr>
          <w:lang w:val="en-CA"/>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895DBB"/>
    <w:multiLevelType w:val="hybridMultilevel"/>
    <w:tmpl w:val="2F44AA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B76C9C"/>
    <w:multiLevelType w:val="hybridMultilevel"/>
    <w:tmpl w:val="D04EB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Gerlicz">
    <w15:presenceInfo w15:providerId="AD" w15:userId="S::Andrew.Gerlicz@lirs.org::45bd8138-29ef-4461-9818-cdb769698736"/>
  </w15:person>
  <w15:person w15:author="benjamin dube">
    <w15:presenceInfo w15:providerId="Windows Live" w15:userId="db3b97ec81842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0574B"/>
    <w:rsid w:val="0003080D"/>
    <w:rsid w:val="00036C16"/>
    <w:rsid w:val="000470A2"/>
    <w:rsid w:val="00062BE1"/>
    <w:rsid w:val="0008098C"/>
    <w:rsid w:val="00091642"/>
    <w:rsid w:val="000A3594"/>
    <w:rsid w:val="000B29FF"/>
    <w:rsid w:val="000C267B"/>
    <w:rsid w:val="000D093F"/>
    <w:rsid w:val="000E4D57"/>
    <w:rsid w:val="000F7FD9"/>
    <w:rsid w:val="00157D4F"/>
    <w:rsid w:val="001837C5"/>
    <w:rsid w:val="001A01DF"/>
    <w:rsid w:val="001A2EA0"/>
    <w:rsid w:val="001B5B65"/>
    <w:rsid w:val="001F4C9E"/>
    <w:rsid w:val="0021226D"/>
    <w:rsid w:val="00217A41"/>
    <w:rsid w:val="00226422"/>
    <w:rsid w:val="00256113"/>
    <w:rsid w:val="00262807"/>
    <w:rsid w:val="00271A83"/>
    <w:rsid w:val="0028333E"/>
    <w:rsid w:val="002A08CC"/>
    <w:rsid w:val="002B7066"/>
    <w:rsid w:val="002C3D8E"/>
    <w:rsid w:val="002D2515"/>
    <w:rsid w:val="002E33CA"/>
    <w:rsid w:val="002E3695"/>
    <w:rsid w:val="003112F7"/>
    <w:rsid w:val="00342A6D"/>
    <w:rsid w:val="00356A41"/>
    <w:rsid w:val="00380A0F"/>
    <w:rsid w:val="0038642D"/>
    <w:rsid w:val="00393684"/>
    <w:rsid w:val="003A066E"/>
    <w:rsid w:val="003B6BA9"/>
    <w:rsid w:val="003D36A3"/>
    <w:rsid w:val="003D7B3C"/>
    <w:rsid w:val="003E09ED"/>
    <w:rsid w:val="003E1F91"/>
    <w:rsid w:val="00426745"/>
    <w:rsid w:val="00446480"/>
    <w:rsid w:val="004505D8"/>
    <w:rsid w:val="00493F64"/>
    <w:rsid w:val="004C223D"/>
    <w:rsid w:val="004C40B9"/>
    <w:rsid w:val="00501C78"/>
    <w:rsid w:val="00532BCD"/>
    <w:rsid w:val="005343FD"/>
    <w:rsid w:val="00551D90"/>
    <w:rsid w:val="00566771"/>
    <w:rsid w:val="00575BAB"/>
    <w:rsid w:val="00592C81"/>
    <w:rsid w:val="00593526"/>
    <w:rsid w:val="005A21AA"/>
    <w:rsid w:val="005C7220"/>
    <w:rsid w:val="00600B2F"/>
    <w:rsid w:val="00610690"/>
    <w:rsid w:val="00613F1E"/>
    <w:rsid w:val="00626F49"/>
    <w:rsid w:val="00640799"/>
    <w:rsid w:val="0065151A"/>
    <w:rsid w:val="0067537A"/>
    <w:rsid w:val="00694E3D"/>
    <w:rsid w:val="006966B9"/>
    <w:rsid w:val="006B6B39"/>
    <w:rsid w:val="00703CBA"/>
    <w:rsid w:val="007246F9"/>
    <w:rsid w:val="007255D6"/>
    <w:rsid w:val="007300E8"/>
    <w:rsid w:val="007302AF"/>
    <w:rsid w:val="00757C3D"/>
    <w:rsid w:val="007712E3"/>
    <w:rsid w:val="00773D03"/>
    <w:rsid w:val="00775174"/>
    <w:rsid w:val="007A5F2F"/>
    <w:rsid w:val="007B495E"/>
    <w:rsid w:val="007D6ED2"/>
    <w:rsid w:val="007E5739"/>
    <w:rsid w:val="008005BD"/>
    <w:rsid w:val="00814704"/>
    <w:rsid w:val="008428DF"/>
    <w:rsid w:val="00844FC6"/>
    <w:rsid w:val="00890BF5"/>
    <w:rsid w:val="008911FD"/>
    <w:rsid w:val="0089420F"/>
    <w:rsid w:val="008C0194"/>
    <w:rsid w:val="009317A6"/>
    <w:rsid w:val="00937236"/>
    <w:rsid w:val="009543DE"/>
    <w:rsid w:val="00967BC0"/>
    <w:rsid w:val="0097453E"/>
    <w:rsid w:val="009746D4"/>
    <w:rsid w:val="0097527D"/>
    <w:rsid w:val="00982629"/>
    <w:rsid w:val="009A32FA"/>
    <w:rsid w:val="009F3212"/>
    <w:rsid w:val="00A03F6E"/>
    <w:rsid w:val="00A1538B"/>
    <w:rsid w:val="00A31E00"/>
    <w:rsid w:val="00A47DF5"/>
    <w:rsid w:val="00A61744"/>
    <w:rsid w:val="00A710A5"/>
    <w:rsid w:val="00A93F55"/>
    <w:rsid w:val="00A96D8D"/>
    <w:rsid w:val="00AB6A73"/>
    <w:rsid w:val="00B123BD"/>
    <w:rsid w:val="00B16B95"/>
    <w:rsid w:val="00B30AF1"/>
    <w:rsid w:val="00B5438F"/>
    <w:rsid w:val="00B821DF"/>
    <w:rsid w:val="00B872AB"/>
    <w:rsid w:val="00BB377D"/>
    <w:rsid w:val="00BD5E22"/>
    <w:rsid w:val="00BE33AE"/>
    <w:rsid w:val="00C03B23"/>
    <w:rsid w:val="00C14BE9"/>
    <w:rsid w:val="00C1775B"/>
    <w:rsid w:val="00C43C95"/>
    <w:rsid w:val="00C503C4"/>
    <w:rsid w:val="00C90136"/>
    <w:rsid w:val="00CC25BE"/>
    <w:rsid w:val="00CD128B"/>
    <w:rsid w:val="00CE59CD"/>
    <w:rsid w:val="00D4034F"/>
    <w:rsid w:val="00D73C1F"/>
    <w:rsid w:val="00D85220"/>
    <w:rsid w:val="00D85481"/>
    <w:rsid w:val="00DA6078"/>
    <w:rsid w:val="00DC2C16"/>
    <w:rsid w:val="00DE6AB4"/>
    <w:rsid w:val="00DF7A9B"/>
    <w:rsid w:val="00E0427F"/>
    <w:rsid w:val="00E315ED"/>
    <w:rsid w:val="00E34C50"/>
    <w:rsid w:val="00E414FB"/>
    <w:rsid w:val="00E45646"/>
    <w:rsid w:val="00E62D6D"/>
    <w:rsid w:val="00E63E5F"/>
    <w:rsid w:val="00E67C78"/>
    <w:rsid w:val="00E714C8"/>
    <w:rsid w:val="00E76771"/>
    <w:rsid w:val="00E85E0E"/>
    <w:rsid w:val="00E91E63"/>
    <w:rsid w:val="00EC53C2"/>
    <w:rsid w:val="00F01D6E"/>
    <w:rsid w:val="00F26004"/>
    <w:rsid w:val="00F322DA"/>
    <w:rsid w:val="00F560FD"/>
    <w:rsid w:val="00F61485"/>
    <w:rsid w:val="00F96395"/>
    <w:rsid w:val="00FD7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 w:type="paragraph" w:styleId="BalloonText">
    <w:name w:val="Balloon Text"/>
    <w:basedOn w:val="Normal"/>
    <w:link w:val="BalloonTextChar"/>
    <w:uiPriority w:val="99"/>
    <w:semiHidden/>
    <w:unhideWhenUsed/>
    <w:rsid w:val="006753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37A"/>
    <w:rPr>
      <w:rFonts w:ascii="Segoe UI" w:hAnsi="Segoe UI" w:cs="Segoe UI"/>
      <w:sz w:val="18"/>
      <w:szCs w:val="18"/>
    </w:rPr>
  </w:style>
  <w:style w:type="character" w:styleId="CommentReference">
    <w:name w:val="annotation reference"/>
    <w:basedOn w:val="DefaultParagraphFont"/>
    <w:uiPriority w:val="99"/>
    <w:semiHidden/>
    <w:unhideWhenUsed/>
    <w:rsid w:val="007302AF"/>
    <w:rPr>
      <w:sz w:val="16"/>
      <w:szCs w:val="16"/>
    </w:rPr>
  </w:style>
  <w:style w:type="paragraph" w:styleId="CommentText">
    <w:name w:val="annotation text"/>
    <w:basedOn w:val="Normal"/>
    <w:link w:val="CommentTextChar"/>
    <w:uiPriority w:val="99"/>
    <w:unhideWhenUsed/>
    <w:rsid w:val="007302AF"/>
    <w:pPr>
      <w:spacing w:line="240" w:lineRule="auto"/>
    </w:pPr>
    <w:rPr>
      <w:sz w:val="20"/>
      <w:szCs w:val="20"/>
    </w:rPr>
  </w:style>
  <w:style w:type="character" w:customStyle="1" w:styleId="CommentTextChar">
    <w:name w:val="Comment Text Char"/>
    <w:basedOn w:val="DefaultParagraphFont"/>
    <w:link w:val="CommentText"/>
    <w:uiPriority w:val="99"/>
    <w:rsid w:val="007302AF"/>
    <w:rPr>
      <w:sz w:val="20"/>
      <w:szCs w:val="20"/>
    </w:rPr>
  </w:style>
  <w:style w:type="paragraph" w:styleId="CommentSubject">
    <w:name w:val="annotation subject"/>
    <w:basedOn w:val="CommentText"/>
    <w:next w:val="CommentText"/>
    <w:link w:val="CommentSubjectChar"/>
    <w:uiPriority w:val="99"/>
    <w:semiHidden/>
    <w:unhideWhenUsed/>
    <w:rsid w:val="007302AF"/>
    <w:rPr>
      <w:b/>
      <w:bCs/>
    </w:rPr>
  </w:style>
  <w:style w:type="character" w:customStyle="1" w:styleId="CommentSubjectChar">
    <w:name w:val="Comment Subject Char"/>
    <w:basedOn w:val="CommentTextChar"/>
    <w:link w:val="CommentSubject"/>
    <w:uiPriority w:val="99"/>
    <w:semiHidden/>
    <w:rsid w:val="007302AF"/>
    <w:rPr>
      <w:b/>
      <w:bCs/>
      <w:sz w:val="20"/>
      <w:szCs w:val="20"/>
    </w:rPr>
  </w:style>
  <w:style w:type="paragraph" w:styleId="FootnoteText">
    <w:name w:val="footnote text"/>
    <w:basedOn w:val="Normal"/>
    <w:link w:val="FootnoteTextChar"/>
    <w:uiPriority w:val="99"/>
    <w:semiHidden/>
    <w:unhideWhenUsed/>
    <w:rsid w:val="00C14B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BE9"/>
    <w:rPr>
      <w:sz w:val="20"/>
      <w:szCs w:val="20"/>
    </w:rPr>
  </w:style>
  <w:style w:type="character" w:styleId="FootnoteReference">
    <w:name w:val="footnote reference"/>
    <w:basedOn w:val="DefaultParagraphFont"/>
    <w:uiPriority w:val="99"/>
    <w:semiHidden/>
    <w:unhideWhenUsed/>
    <w:rsid w:val="00C14BE9"/>
    <w:rPr>
      <w:vertAlign w:val="superscript"/>
    </w:rPr>
  </w:style>
  <w:style w:type="paragraph" w:styleId="ListParagraph">
    <w:name w:val="List Paragraph"/>
    <w:basedOn w:val="Normal"/>
    <w:uiPriority w:val="34"/>
    <w:qFormat/>
    <w:rsid w:val="009A32FA"/>
    <w:pPr>
      <w:ind w:left="720"/>
      <w:contextualSpacing/>
    </w:pPr>
  </w:style>
  <w:style w:type="character" w:styleId="EndnoteReference">
    <w:name w:val="endnote reference"/>
    <w:basedOn w:val="DefaultParagraphFont"/>
    <w:uiPriority w:val="99"/>
    <w:semiHidden/>
    <w:unhideWhenUsed/>
    <w:rsid w:val="00062B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5292552">
      <w:bodyDiv w:val="1"/>
      <w:marLeft w:val="0"/>
      <w:marRight w:val="0"/>
      <w:marTop w:val="0"/>
      <w:marBottom w:val="0"/>
      <w:divBdr>
        <w:top w:val="none" w:sz="0" w:space="0" w:color="auto"/>
        <w:left w:val="none" w:sz="0" w:space="0" w:color="auto"/>
        <w:bottom w:val="none" w:sz="0" w:space="0" w:color="auto"/>
        <w:right w:val="none" w:sz="0" w:space="0" w:color="auto"/>
      </w:divBdr>
      <w:divsChild>
        <w:div w:id="823353051">
          <w:marLeft w:val="0"/>
          <w:marRight w:val="0"/>
          <w:marTop w:val="0"/>
          <w:marBottom w:val="0"/>
          <w:divBdr>
            <w:top w:val="none" w:sz="0" w:space="0" w:color="auto"/>
            <w:left w:val="none" w:sz="0" w:space="0" w:color="auto"/>
            <w:bottom w:val="none" w:sz="0" w:space="0" w:color="auto"/>
            <w:right w:val="none" w:sz="0" w:space="0" w:color="auto"/>
          </w:divBdr>
        </w:div>
        <w:div w:id="570848545">
          <w:marLeft w:val="0"/>
          <w:marRight w:val="0"/>
          <w:marTop w:val="0"/>
          <w:marBottom w:val="0"/>
          <w:divBdr>
            <w:top w:val="none" w:sz="0" w:space="0" w:color="auto"/>
            <w:left w:val="none" w:sz="0" w:space="0" w:color="auto"/>
            <w:bottom w:val="none" w:sz="0" w:space="0" w:color="auto"/>
            <w:right w:val="none" w:sz="0" w:space="0" w:color="auto"/>
          </w:divBdr>
        </w:div>
        <w:div w:id="5863781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Excel_Worksheet.xlsx"/><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5A245-C01A-4389-A722-682906F29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19</Pages>
  <Words>12588</Words>
  <Characters>7175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Andrew Gerlicz</cp:lastModifiedBy>
  <cp:revision>11</cp:revision>
  <dcterms:created xsi:type="dcterms:W3CDTF">2021-06-18T20:48:00Z</dcterms:created>
  <dcterms:modified xsi:type="dcterms:W3CDTF">2021-06-1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1aOaQDR"/&gt;&lt;style id="http://www.zotero.org/styles/apa" locale="en-US" hasBibliography="1" bibliographyStyleHasBeenSet="1"/&gt;&lt;prefs&gt;&lt;pref name="fieldType" value="Field"/&gt;&lt;/prefs&gt;&lt;/data&gt;</vt:lpwstr>
  </property>
</Properties>
</file>